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66315B00" w:rsidR="008C1CDE" w:rsidRDefault="00F96669" w:rsidP="002C0389">
      <w:pPr>
        <w:jc w:val="center"/>
      </w:pPr>
      <w:r>
        <w:t xml:space="preserve">January </w:t>
      </w:r>
      <w:r w:rsidR="001358C3">
        <w:t>24</w:t>
      </w:r>
      <w:r>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115C8E2F" w:rsidR="0064431B" w:rsidRPr="0064431B" w:rsidRDefault="0064431B" w:rsidP="0064431B">
      <w:pPr>
        <w:pStyle w:val="ListParagraph"/>
        <w:numPr>
          <w:ilvl w:val="0"/>
          <w:numId w:val="63"/>
        </w:numPr>
        <w:rPr>
          <w:b/>
          <w:bCs/>
        </w:rPr>
      </w:pPr>
      <w:r w:rsidRPr="0064431B">
        <w:rPr>
          <w:b/>
          <w:bCs/>
        </w:rPr>
        <w:t>Lake Mead water level is the sum of the protection elevation plus each user’s available water.</w:t>
      </w:r>
    </w:p>
    <w:p w14:paraId="47541EC9" w14:textId="36E478BD"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77777777" w:rsidR="0077138A" w:rsidRPr="0077138A" w:rsidRDefault="0077138A" w:rsidP="0077138A">
      <w:pPr>
        <w:pStyle w:val="ListParagraph"/>
      </w:pPr>
    </w:p>
    <w:p w14:paraId="34293DA2" w14:textId="0D7F6EBB" w:rsidR="0064431B" w:rsidRDefault="0064431B" w:rsidP="0077138A">
      <w:pPr>
        <w:pStyle w:val="ListParagraph"/>
        <w:numPr>
          <w:ilvl w:val="0"/>
          <w:numId w:val="63"/>
        </w:numPr>
      </w:pPr>
      <w:r w:rsidRPr="0077138A">
        <w:rPr>
          <w:b/>
          <w:bCs/>
        </w:rPr>
        <w:t>Each user manages all their available water not just prior conserved water.</w:t>
      </w:r>
    </w:p>
    <w:p w14:paraId="47C25C3B" w14:textId="7742E063" w:rsidR="0064431B" w:rsidRDefault="0064431B" w:rsidP="0064431B">
      <w:pPr>
        <w:jc w:val="center"/>
      </w:pPr>
      <w:r w:rsidRPr="0064431B">
        <w:rPr>
          <w:noProof/>
        </w:rPr>
        <w:drawing>
          <wp:inline distT="0" distB="0" distL="0" distR="0" wp14:anchorId="5BA73C4F" wp14:editId="1E33DF43">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64B9B01" w14:textId="0147E690" w:rsidR="0064431B" w:rsidRPr="0064431B" w:rsidRDefault="0064431B" w:rsidP="0064431B">
      <w:pPr>
        <w:pStyle w:val="ListParagraph"/>
        <w:numPr>
          <w:ilvl w:val="0"/>
          <w:numId w:val="63"/>
        </w:numPr>
      </w:pPr>
      <w:r w:rsidRPr="0064431B">
        <w:rPr>
          <w:b/>
          <w:bCs/>
        </w:rPr>
        <w:t>Tribal Nations of the Lower Basin manage their own settled water rights</w:t>
      </w:r>
    </w:p>
    <w:p w14:paraId="79FEC022" w14:textId="77777777" w:rsidR="0064431B" w:rsidRDefault="0064431B" w:rsidP="0064431B">
      <w:pPr>
        <w:pStyle w:val="ListParagraph"/>
        <w:rPr>
          <w:b/>
          <w:bCs/>
        </w:rPr>
      </w:pPr>
    </w:p>
    <w:p w14:paraId="3AC7CB67" w14:textId="6872827D" w:rsidR="0064431B" w:rsidRDefault="0064431B" w:rsidP="0064431B">
      <w:pPr>
        <w:pStyle w:val="ListParagraph"/>
        <w:ind w:left="0"/>
        <w:jc w:val="center"/>
      </w:pPr>
      <w:r w:rsidRPr="0064431B">
        <w:rPr>
          <w:noProof/>
        </w:rPr>
        <w:drawing>
          <wp:inline distT="0" distB="0" distL="0" distR="0" wp14:anchorId="0C04F2FE" wp14:editId="4D40D349">
            <wp:extent cx="3348461" cy="1736120"/>
            <wp:effectExtent l="0" t="0" r="4445" b="0"/>
            <wp:docPr id="846014438" name="Picture 1" descr="A graph with different colore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014438" name="Picture 1" descr="A graph with different colored text&#10;&#10;Description automatically generated with medium confidence"/>
                    <pic:cNvPicPr/>
                  </pic:nvPicPr>
                  <pic:blipFill>
                    <a:blip r:embed="rId12"/>
                    <a:stretch>
                      <a:fillRect/>
                    </a:stretch>
                  </pic:blipFill>
                  <pic:spPr>
                    <a:xfrm>
                      <a:off x="0" y="0"/>
                      <a:ext cx="3364188" cy="1744274"/>
                    </a:xfrm>
                    <a:prstGeom prst="rect">
                      <a:avLst/>
                    </a:prstGeom>
                  </pic:spPr>
                </pic:pic>
              </a:graphicData>
            </a:graphic>
          </wp:inline>
        </w:drawing>
      </w:r>
    </w:p>
    <w:p w14:paraId="5546963B" w14:textId="5A3E3A7A"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5112A5ED" w:rsidR="009E5BB6" w:rsidRDefault="001F2855" w:rsidP="00305979">
      <w:r>
        <w:lastRenderedPageBreak/>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2345AB81" w:rsidR="005425CF" w:rsidRDefault="009C1DD6" w:rsidP="00C3660E">
      <w:r>
        <w:rPr>
          <w:noProof/>
        </w:rPr>
        <w:drawing>
          <wp:inline distT="0" distB="0" distL="0" distR="0" wp14:anchorId="131E7380" wp14:editId="4B479D7C">
            <wp:extent cx="4675367" cy="6403043"/>
            <wp:effectExtent l="0" t="0" r="0" b="0"/>
            <wp:docPr id="861888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9986" cy="6409370"/>
                    </a:xfrm>
                    <a:prstGeom prst="rect">
                      <a:avLst/>
                    </a:prstGeom>
                    <a:noFill/>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maf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r w:rsidR="00EC64D7">
              <w:rPr>
                <w:i/>
                <w:iCs/>
              </w:rPr>
              <w:t xml:space="preserve">MandatoryConservation </w:t>
            </w:r>
            <w:r w:rsidR="00EC64D7">
              <w:t>sheet.</w:t>
            </w:r>
            <w:r w:rsidR="00E229A9">
              <w:t xml:space="preserve"> </w:t>
            </w:r>
            <w:r w:rsidR="00A364EF">
              <w:t>These values ex</w:t>
            </w:r>
            <w:r w:rsidR="00E229A9">
              <w:t xml:space="preserve">clude 0.95 maf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maf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r>
              <w:rPr>
                <w:i/>
                <w:iCs/>
              </w:rPr>
              <w:t xml:space="preserve">MandatoryConservation </w:t>
            </w:r>
            <w:r>
              <w:t>sheet. These values exclude 0.95 maf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maf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r>
              <w:rPr>
                <w:i/>
                <w:iCs/>
              </w:rPr>
              <w:t xml:space="preserve">MandatoryConservation </w:t>
            </w:r>
            <w:r>
              <w:lastRenderedPageBreak/>
              <w:t>sheet. These values exclude 0.95 maf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maf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r>
              <w:rPr>
                <w:i/>
                <w:iCs/>
              </w:rPr>
              <w:t xml:space="preserve">MandatoryConservation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maf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i)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maf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7F52CA1D"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31E33582" w:rsidR="008027CB" w:rsidRPr="00BD704F" w:rsidRDefault="008027CB" w:rsidP="008027CB">
      <w:pPr>
        <w:rPr>
          <w:b/>
          <w:bCs/>
        </w:rPr>
      </w:pPr>
      <w:r w:rsidRPr="00BD704F">
        <w:rPr>
          <w:b/>
          <w:bCs/>
        </w:rPr>
        <w:t xml:space="preserve">Figure </w:t>
      </w:r>
      <w:r>
        <w:rPr>
          <w:b/>
          <w:bCs/>
        </w:rPr>
        <w:t>1</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19097CC1" w:rsidR="001A3F05" w:rsidRDefault="003C78C8" w:rsidP="001A3F05">
      <w:r>
        <w:t xml:space="preserve">The Reclamation user decides the Lake Mead elevation to protect against further drawdown. An elevation of </w:t>
      </w:r>
      <w:r w:rsidR="00A847F4">
        <w:t xml:space="preserve">1,020 feet </w:t>
      </w:r>
      <w:r>
        <w:t>was defined in the</w:t>
      </w:r>
      <w:r w:rsidR="00A847F4">
        <w:t xml:space="preserve"> Lower Basin Drought Contingency Plan </w:t>
      </w:r>
      <w:r w:rsidR="008027CB">
        <w:t>(Figure 1, dark blue fill labeled 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w:t>
      </w:r>
      <w:r>
        <w:lastRenderedPageBreak/>
        <w:t xml:space="preserve">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The Lake Mead Water Bank maintains the protection elevation because the Reclamation user is always assigned a share of inflow that exactly equals the account’s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3467F935" w:rsidR="006A5719" w:rsidRDefault="00686A2C" w:rsidP="001967B1">
      <w:r>
        <w:t>This storage value is the Reservoir start storage (Cell C19) minus the Protection volume (Cell C20)</w:t>
      </w:r>
      <w:r w:rsidR="008027CB">
        <w:t>(Figure 1, light and medium blue fills labeled Water Conservation Accounts and Public Pool)</w:t>
      </w:r>
      <w:r>
        <w:t>. The Storage above the Protect Zone represents the active storage that can be assigned to user accounts (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3066B8F0" w:rsidR="002A514B" w:rsidRDefault="00686A2C" w:rsidP="001967B1">
      <w:r>
        <w:t>This entry is the sum of all existing water conservation program account balances</w:t>
      </w:r>
      <w:r w:rsidR="00273A8D">
        <w:t xml:space="preserve"> (Figure 1</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2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8027CB">
        <w:t>2</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7489B920" w:rsidR="00686A2C" w:rsidRPr="00C65E6C" w:rsidRDefault="00686A2C" w:rsidP="001967B1">
      <w:pPr>
        <w:rPr>
          <w:b/>
          <w:bCs/>
        </w:rPr>
      </w:pPr>
      <w:r w:rsidRPr="00C65E6C">
        <w:rPr>
          <w:b/>
          <w:bCs/>
        </w:rPr>
        <w:t xml:space="preserve">Figure </w:t>
      </w:r>
      <w:r w:rsidR="008027CB">
        <w:rPr>
          <w:b/>
          <w:bCs/>
        </w:rPr>
        <w:t>2</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6A00203A" w:rsidR="000B02E4" w:rsidRDefault="00C65E6C" w:rsidP="00273BEA">
      <w:r>
        <w:t>This storage is calculated as the Lake Mead storage above the protection zone (Cell C21) minus the total water conservation program balances (Cell C21</w:t>
      </w:r>
      <w:r w:rsidR="008027CB">
        <w:t>; Blue Public pool in Figure 2</w:t>
      </w:r>
      <w:r>
        <w:t>). This storage represents additional storage that may be allocated to the Lower Basin states or other users (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lastRenderedPageBreak/>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1"/>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2"/>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r w:rsidR="00915772">
        <w:rPr>
          <w:b/>
          <w:bCs/>
        </w:rPr>
        <w:t>TribalWater</w:t>
      </w:r>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This cell specifies the percent of settled water rights for Tribal Nations of the Lower Basin that are located in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76ED3512" w14:textId="28BA435C" w:rsidR="00EF093C" w:rsidRDefault="001C775D" w:rsidP="00173D55">
      <w:r>
        <w:t xml:space="preserve">Participants together choose </w:t>
      </w:r>
      <w:r w:rsidR="001949B6">
        <w:t xml:space="preserve">the Lake Mead inflow for the year. This inflow represents the sum of gaged flows for the gages most immediately upstream of Lake Mead </w:t>
      </w:r>
      <w:r w:rsidR="00EF093C">
        <w:t xml:space="preserve"> (Table </w:t>
      </w:r>
      <w:r w:rsidR="0092365D">
        <w:t>2a</w:t>
      </w:r>
      <w:r w:rsidR="00EF093C">
        <w:t>).</w:t>
      </w:r>
    </w:p>
    <w:p w14:paraId="5BB012E7" w14:textId="77777777" w:rsidR="00866E9A" w:rsidRDefault="00866E9A" w:rsidP="00173D55">
      <w:pPr>
        <w:rPr>
          <w:b/>
          <w:bCs/>
        </w:rPr>
      </w:pPr>
    </w:p>
    <w:p w14:paraId="4F183D1B" w14:textId="3625DAEB" w:rsidR="00EF093C" w:rsidRPr="00EF093C" w:rsidRDefault="00EF093C" w:rsidP="00173D55">
      <w:pPr>
        <w:rPr>
          <w:b/>
          <w:bCs/>
        </w:rPr>
      </w:pPr>
      <w:r w:rsidRPr="00EF093C">
        <w:rPr>
          <w:b/>
          <w:bCs/>
        </w:rPr>
        <w:t xml:space="preserve">Table </w:t>
      </w:r>
      <w:r w:rsidR="0092365D">
        <w:rPr>
          <w:b/>
          <w:bCs/>
        </w:rPr>
        <w:t>2a</w:t>
      </w:r>
      <w:r w:rsidRPr="00EF093C">
        <w:rPr>
          <w:b/>
          <w:bCs/>
        </w:rPr>
        <w:t>. Stream gages most immediately upstream of Lake Mead and used to calculate Lake Mead inflow</w:t>
      </w:r>
      <w:r>
        <w:rPr>
          <w:b/>
          <w:bCs/>
        </w:rPr>
        <w:t>.</w:t>
      </w:r>
    </w:p>
    <w:tbl>
      <w:tblPr>
        <w:tblStyle w:val="TableGrid"/>
        <w:tblW w:w="0" w:type="auto"/>
        <w:tblLook w:val="04A0" w:firstRow="1" w:lastRow="0" w:firstColumn="1" w:lastColumn="0" w:noHBand="0" w:noVBand="1"/>
      </w:tblPr>
      <w:tblGrid>
        <w:gridCol w:w="3145"/>
        <w:gridCol w:w="1170"/>
        <w:gridCol w:w="1710"/>
        <w:gridCol w:w="1440"/>
      </w:tblGrid>
      <w:tr w:rsidR="00EF093C" w14:paraId="29BE2E11" w14:textId="77777777" w:rsidTr="00EF093C">
        <w:tc>
          <w:tcPr>
            <w:tcW w:w="3145" w:type="dxa"/>
          </w:tcPr>
          <w:p w14:paraId="26F37F97" w14:textId="7144C1FE" w:rsidR="00EF093C" w:rsidRPr="00EF093C" w:rsidRDefault="00EF093C" w:rsidP="00EF093C">
            <w:pPr>
              <w:rPr>
                <w:b/>
                <w:bCs/>
              </w:rPr>
            </w:pPr>
            <w:r w:rsidRPr="00EF093C">
              <w:rPr>
                <w:b/>
                <w:bCs/>
              </w:rPr>
              <w:t>Gage Name</w:t>
            </w:r>
          </w:p>
        </w:tc>
        <w:tc>
          <w:tcPr>
            <w:tcW w:w="1170" w:type="dxa"/>
          </w:tcPr>
          <w:p w14:paraId="667293CD" w14:textId="0F72D9E7" w:rsidR="00EF093C" w:rsidRPr="00EF093C" w:rsidRDefault="00EF093C" w:rsidP="00EF093C">
            <w:pPr>
              <w:rPr>
                <w:b/>
                <w:bCs/>
              </w:rPr>
            </w:pPr>
            <w:r>
              <w:rPr>
                <w:b/>
                <w:bCs/>
              </w:rPr>
              <w:t xml:space="preserve">USGS </w:t>
            </w:r>
            <w:r w:rsidRPr="00EF093C">
              <w:rPr>
                <w:b/>
                <w:bCs/>
              </w:rPr>
              <w:t>Number</w:t>
            </w:r>
          </w:p>
        </w:tc>
        <w:tc>
          <w:tcPr>
            <w:tcW w:w="1710" w:type="dxa"/>
          </w:tcPr>
          <w:p w14:paraId="5C234DD6" w14:textId="18A5F8C7" w:rsidR="00EF093C" w:rsidRPr="00EF093C" w:rsidRDefault="00EF093C" w:rsidP="00EF093C">
            <w:pPr>
              <w:rPr>
                <w:b/>
                <w:bCs/>
              </w:rPr>
            </w:pPr>
            <w:r>
              <w:rPr>
                <w:b/>
                <w:bCs/>
              </w:rPr>
              <w:t>Years</w:t>
            </w:r>
          </w:p>
        </w:tc>
        <w:tc>
          <w:tcPr>
            <w:tcW w:w="1440" w:type="dxa"/>
          </w:tcPr>
          <w:p w14:paraId="549D1868" w14:textId="20A10401" w:rsidR="00EF093C" w:rsidRPr="00EF093C" w:rsidRDefault="00EF093C" w:rsidP="00EF093C">
            <w:pPr>
              <w:rPr>
                <w:b/>
                <w:bCs/>
              </w:rPr>
            </w:pPr>
            <w:r w:rsidRPr="00EF093C">
              <w:rPr>
                <w:b/>
                <w:bCs/>
              </w:rPr>
              <w:t>Link</w:t>
            </w:r>
          </w:p>
        </w:tc>
      </w:tr>
      <w:tr w:rsidR="00EF093C" w14:paraId="7760E70C" w14:textId="77777777" w:rsidTr="00EF093C">
        <w:tc>
          <w:tcPr>
            <w:tcW w:w="3145" w:type="dxa"/>
          </w:tcPr>
          <w:p w14:paraId="790C8713" w14:textId="39CE51F6" w:rsidR="00EF093C" w:rsidRDefault="00EF093C" w:rsidP="00EF093C">
            <w:pPr>
              <w:ind w:left="338" w:hanging="338"/>
            </w:pPr>
            <w:r>
              <w:t xml:space="preserve">A. </w:t>
            </w:r>
            <w:r w:rsidRPr="00EF093C">
              <w:t>Colorado River nr Peach Springs</w:t>
            </w:r>
          </w:p>
        </w:tc>
        <w:tc>
          <w:tcPr>
            <w:tcW w:w="1170" w:type="dxa"/>
          </w:tcPr>
          <w:p w14:paraId="70A6E573" w14:textId="2C893E7B" w:rsidR="00EF093C" w:rsidRDefault="00EF093C" w:rsidP="00EF093C">
            <w:r w:rsidRPr="00EF093C">
              <w:t>9404200</w:t>
            </w:r>
          </w:p>
        </w:tc>
        <w:tc>
          <w:tcPr>
            <w:tcW w:w="1710" w:type="dxa"/>
          </w:tcPr>
          <w:p w14:paraId="046D65B0" w14:textId="6E0CBA3C" w:rsidR="00EF093C" w:rsidRDefault="00EF093C" w:rsidP="00EF093C">
            <w:r>
              <w:t>1990 to Present</w:t>
            </w:r>
          </w:p>
        </w:tc>
        <w:tc>
          <w:tcPr>
            <w:tcW w:w="1440" w:type="dxa"/>
          </w:tcPr>
          <w:p w14:paraId="4DBD6F3A" w14:textId="2924E74F" w:rsidR="00EF093C" w:rsidRDefault="00EF093C" w:rsidP="00EF093C">
            <w:hyperlink r:id="rId23" w:anchor="parameterCode=00065&amp;" w:history="1">
              <w:r w:rsidRPr="00EF093C">
                <w:rPr>
                  <w:rStyle w:val="Hyperlink"/>
                </w:rPr>
                <w:t>Here</w:t>
              </w:r>
            </w:hyperlink>
          </w:p>
        </w:tc>
      </w:tr>
      <w:tr w:rsidR="00EF093C" w14:paraId="2BFBF705" w14:textId="77777777" w:rsidTr="00EF093C">
        <w:tc>
          <w:tcPr>
            <w:tcW w:w="3145" w:type="dxa"/>
          </w:tcPr>
          <w:p w14:paraId="3B321022" w14:textId="2086CBA5" w:rsidR="00EF093C" w:rsidRDefault="00EF093C" w:rsidP="00EF093C">
            <w:pPr>
              <w:ind w:left="338" w:hanging="338"/>
            </w:pPr>
            <w:r>
              <w:t xml:space="preserve">B. </w:t>
            </w:r>
            <w:r w:rsidRPr="00EF093C">
              <w:t>Virgin River at Littlefield</w:t>
            </w:r>
          </w:p>
        </w:tc>
        <w:tc>
          <w:tcPr>
            <w:tcW w:w="1170" w:type="dxa"/>
          </w:tcPr>
          <w:p w14:paraId="0AA1BDA0" w14:textId="07470926" w:rsidR="00EF093C" w:rsidRDefault="00EF093C" w:rsidP="00EF093C">
            <w:r w:rsidRPr="00EF093C">
              <w:t>9415000</w:t>
            </w:r>
          </w:p>
        </w:tc>
        <w:tc>
          <w:tcPr>
            <w:tcW w:w="1710" w:type="dxa"/>
          </w:tcPr>
          <w:p w14:paraId="5BD85C39" w14:textId="4983668D" w:rsidR="00EF093C" w:rsidRDefault="00EF093C" w:rsidP="00EF093C">
            <w:r>
              <w:t>1990 to Present</w:t>
            </w:r>
          </w:p>
        </w:tc>
        <w:tc>
          <w:tcPr>
            <w:tcW w:w="1440" w:type="dxa"/>
          </w:tcPr>
          <w:p w14:paraId="79F44B5C" w14:textId="2B8B6528" w:rsidR="00EF093C" w:rsidRDefault="00EF093C" w:rsidP="00EF093C">
            <w:hyperlink r:id="rId24" w:anchor="parameterCode=00065&amp;period=P7D" w:history="1">
              <w:r w:rsidRPr="00EF093C">
                <w:rPr>
                  <w:rStyle w:val="Hyperlink"/>
                </w:rPr>
                <w:t>Here</w:t>
              </w:r>
            </w:hyperlink>
          </w:p>
        </w:tc>
      </w:tr>
      <w:tr w:rsidR="00EF093C" w14:paraId="1455B125" w14:textId="77777777" w:rsidTr="00EF093C">
        <w:tc>
          <w:tcPr>
            <w:tcW w:w="3145" w:type="dxa"/>
          </w:tcPr>
          <w:p w14:paraId="41F8DBF0" w14:textId="1526147D" w:rsidR="00EF093C" w:rsidRDefault="00EF093C" w:rsidP="00EF093C">
            <w:pPr>
              <w:ind w:left="338" w:hanging="338"/>
            </w:pPr>
            <w:r>
              <w:t xml:space="preserve">C. </w:t>
            </w:r>
            <w:r w:rsidRPr="00EF093C">
              <w:t>Las Vegas Wash Below LAKE LAS VEGAS NR BOULDER CITY, NV</w:t>
            </w:r>
          </w:p>
        </w:tc>
        <w:tc>
          <w:tcPr>
            <w:tcW w:w="1170" w:type="dxa"/>
          </w:tcPr>
          <w:p w14:paraId="031A644D" w14:textId="57855FC6" w:rsidR="00EF093C" w:rsidRDefault="00EF093C" w:rsidP="00EF093C">
            <w:r w:rsidRPr="00EF093C">
              <w:t>9419800</w:t>
            </w:r>
          </w:p>
        </w:tc>
        <w:tc>
          <w:tcPr>
            <w:tcW w:w="1710" w:type="dxa"/>
          </w:tcPr>
          <w:p w14:paraId="1F3A321D" w14:textId="2B1EE487" w:rsidR="00EF093C" w:rsidRDefault="001E11EC" w:rsidP="00EF093C">
            <w:r>
              <w:t>2002</w:t>
            </w:r>
            <w:r w:rsidR="00EF093C">
              <w:t xml:space="preserve"> to Present</w:t>
            </w:r>
          </w:p>
        </w:tc>
        <w:tc>
          <w:tcPr>
            <w:tcW w:w="1440" w:type="dxa"/>
          </w:tcPr>
          <w:p w14:paraId="268696D8" w14:textId="470045C4" w:rsidR="00EF093C" w:rsidRDefault="00EF093C" w:rsidP="00EF093C">
            <w:hyperlink r:id="rId25" w:history="1">
              <w:r w:rsidRPr="00EF093C">
                <w:rPr>
                  <w:rStyle w:val="Hyperlink"/>
                </w:rPr>
                <w:t>Here</w:t>
              </w:r>
            </w:hyperlink>
          </w:p>
        </w:tc>
      </w:tr>
    </w:tbl>
    <w:p w14:paraId="5AE805D4" w14:textId="708151E8" w:rsidR="001949B6" w:rsidRDefault="001949B6" w:rsidP="00EF093C"/>
    <w:p w14:paraId="17285824" w14:textId="0D20F93E" w:rsidR="00932C1B" w:rsidRDefault="00932C1B" w:rsidP="00EF093C">
      <w:r>
        <w:t xml:space="preserve">Because Lake Mead inflow is uncertain—and likely differing from historical inflows because of climate change—we can only specify inflow as a scenario (Table </w:t>
      </w:r>
      <w:r w:rsidR="0092365D">
        <w:t>2b</w:t>
      </w:r>
      <w:r>
        <w:t>)</w:t>
      </w:r>
      <w:r>
        <w:fldChar w:fldCharType="begin"/>
      </w:r>
      <w: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fldChar w:fldCharType="separate"/>
      </w:r>
      <w:r>
        <w:rPr>
          <w:noProof/>
        </w:rPr>
        <w:t>(Rosenberg, 2022)</w:t>
      </w:r>
      <w:r>
        <w:fldChar w:fldCharType="end"/>
      </w:r>
      <w:r>
        <w:t>.</w:t>
      </w:r>
    </w:p>
    <w:p w14:paraId="7218646F" w14:textId="77777777" w:rsidR="00866E9A" w:rsidRDefault="00866E9A" w:rsidP="00932C1B">
      <w:pPr>
        <w:rPr>
          <w:b/>
          <w:bCs/>
        </w:rPr>
      </w:pPr>
    </w:p>
    <w:p w14:paraId="79EDB1A7" w14:textId="7D7BCD67" w:rsidR="00932C1B" w:rsidRDefault="00932C1B" w:rsidP="00932C1B">
      <w:r w:rsidRPr="00B97062">
        <w:rPr>
          <w:b/>
          <w:bCs/>
        </w:rPr>
        <w:t xml:space="preserve">Table </w:t>
      </w:r>
      <w:r w:rsidR="0092365D">
        <w:rPr>
          <w:b/>
          <w:bCs/>
        </w:rPr>
        <w:t>2b</w:t>
      </w:r>
      <w:r w:rsidRPr="00B97062">
        <w:rPr>
          <w:b/>
          <w:bCs/>
        </w:rPr>
        <w:t xml:space="preserve">. Scenarios of Lake Mead Inflow </w:t>
      </w:r>
      <w:r>
        <w:rPr>
          <w:b/>
          <w:bCs/>
        </w:rPr>
        <w:fldChar w:fldCharType="begin"/>
      </w:r>
      <w:r>
        <w:rPr>
          <w:b/>
          <w:bCs/>
        </w:rP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rPr>
          <w:b/>
          <w:bCs/>
        </w:rPr>
        <w:fldChar w:fldCharType="separate"/>
      </w:r>
      <w:r>
        <w:rPr>
          <w:b/>
          <w:bCs/>
          <w:noProof/>
        </w:rPr>
        <w:t>(Rosenberg, 2022)</w:t>
      </w:r>
      <w:r>
        <w:rPr>
          <w:b/>
          <w:bCs/>
        </w:rPr>
        <w:fldChar w:fldCharType="end"/>
      </w:r>
      <w:r>
        <w:t>.</w:t>
      </w:r>
    </w:p>
    <w:p w14:paraId="2EC55957" w14:textId="77777777" w:rsidR="00932C1B" w:rsidRDefault="00932C1B" w:rsidP="00932C1B">
      <w:r w:rsidRPr="00B97062">
        <w:rPr>
          <w:noProof/>
        </w:rPr>
        <w:drawing>
          <wp:inline distT="0" distB="0" distL="0" distR="0" wp14:anchorId="64013A3E" wp14:editId="1E243BFC">
            <wp:extent cx="3494598" cy="2685912"/>
            <wp:effectExtent l="0" t="0" r="0" b="635"/>
            <wp:docPr id="1148740108"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40108" name="Picture 1" descr="A white sheet with black text&#10;&#10;Description automatically generated"/>
                    <pic:cNvPicPr/>
                  </pic:nvPicPr>
                  <pic:blipFill>
                    <a:blip r:embed="rId26"/>
                    <a:stretch>
                      <a:fillRect/>
                    </a:stretch>
                  </pic:blipFill>
                  <pic:spPr>
                    <a:xfrm>
                      <a:off x="0" y="0"/>
                      <a:ext cx="3502311" cy="2691840"/>
                    </a:xfrm>
                    <a:prstGeom prst="rect">
                      <a:avLst/>
                    </a:prstGeom>
                  </pic:spPr>
                </pic:pic>
              </a:graphicData>
            </a:graphic>
          </wp:inline>
        </w:drawing>
      </w:r>
    </w:p>
    <w:p w14:paraId="0C17E9BB" w14:textId="77777777" w:rsidR="00B25684" w:rsidRDefault="00B25684" w:rsidP="00173D55"/>
    <w:p w14:paraId="7995DA1A" w14:textId="297C93C1" w:rsidR="00B97062" w:rsidRDefault="00866E9A" w:rsidP="00173D55">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maf per year (corresponding to a Lake Powell release between 8.23 and 9 maf per year</w:t>
      </w:r>
      <w:r>
        <w:t xml:space="preserve">; Figure </w:t>
      </w:r>
      <w:r w:rsidR="008027CB">
        <w:t>4</w:t>
      </w:r>
      <w:r w:rsidR="00932C1B">
        <w:t>)</w:t>
      </w:r>
      <w:r w:rsidR="00B97062" w:rsidRPr="00B97062">
        <w:t>.</w:t>
      </w:r>
    </w:p>
    <w:p w14:paraId="6FFB6D96" w14:textId="33AF2D24" w:rsidR="00B97062" w:rsidRDefault="00932C1B" w:rsidP="00173D55">
      <w:r w:rsidRPr="00932C1B">
        <w:rPr>
          <w:noProof/>
        </w:rPr>
        <w:lastRenderedPageBreak/>
        <w:drawing>
          <wp:inline distT="0" distB="0" distL="0" distR="0" wp14:anchorId="62639D03" wp14:editId="2017001A">
            <wp:extent cx="3331597" cy="1677189"/>
            <wp:effectExtent l="0" t="0" r="2540" b="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7"/>
                    <a:stretch>
                      <a:fillRect/>
                    </a:stretch>
                  </pic:blipFill>
                  <pic:spPr>
                    <a:xfrm>
                      <a:off x="0" y="0"/>
                      <a:ext cx="3367773" cy="1695401"/>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8"/>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5F39C45D" w:rsidR="00B97062" w:rsidRDefault="00B25684" w:rsidP="00173D55">
      <w:r>
        <w:t xml:space="preserve">Additionally note that </w:t>
      </w:r>
      <w:r w:rsidR="00B97062">
        <w:t xml:space="preserve">Colorado River flow </w:t>
      </w:r>
      <w:r>
        <w:t>near</w:t>
      </w:r>
      <w:r w:rsidR="00B97062">
        <w:t xml:space="preserve"> Peachtree is </w:t>
      </w:r>
      <w:r w:rsidR="00B97062" w:rsidRPr="00B97062">
        <w:t xml:space="preserve">the annual Lake Powell release plus 600,000 to 1 million acre-feet of gains along Grand Canyon (Rosenberg, 2022; Wang and Schmidt, 2020; Figure </w:t>
      </w:r>
      <w:r w:rsidR="008027CB">
        <w:t>5</w:t>
      </w:r>
      <w:r w:rsidR="00B97062" w:rsidRPr="00B97062">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lastRenderedPageBreak/>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5DE451E4" w14:textId="48DF5B07" w:rsidR="00B25684" w:rsidRPr="00B25684" w:rsidRDefault="00B25684" w:rsidP="00B25684">
      <w:pPr>
        <w:pStyle w:val="ListParagraph"/>
        <w:numPr>
          <w:ilvl w:val="0"/>
          <w:numId w:val="55"/>
        </w:numPr>
      </w:pPr>
      <w:r>
        <w:t xml:space="preserve">Inflow data downloaded from the Reclamation Application Programming Interface (API; </w:t>
      </w:r>
      <w:r w:rsidRPr="00B25684">
        <w:t>https:</w:t>
      </w:r>
    </w:p>
    <w:p w14:paraId="4761BDED" w14:textId="585D775C" w:rsidR="00B25684" w:rsidRDefault="00B25684" w:rsidP="00B25684">
      <w:pPr>
        <w:pStyle w:val="ListParagraph"/>
        <w:numPr>
          <w:ilvl w:val="0"/>
          <w:numId w:val="55"/>
        </w:numPr>
      </w:pPr>
      <w:r w:rsidRPr="00B25684">
        <w:t>//www.usbr.gov/lc/region/g4000/riverops/_HdbWebQuery.html</w:t>
      </w:r>
      <w:r>
        <w:t>).</w:t>
      </w:r>
      <w:bookmarkStart w:id="6"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0E0D5AF7" w14:textId="695B7129" w:rsidR="00F87C9C" w:rsidRDefault="00F87C9C" w:rsidP="00F87C9C">
      <w:r w:rsidRPr="00F87C9C">
        <w:rPr>
          <w:noProof/>
        </w:rPr>
        <w:drawing>
          <wp:inline distT="0" distB="0" distL="0" distR="0" wp14:anchorId="74111938" wp14:editId="3CFBAFE9">
            <wp:extent cx="3693381" cy="2166705"/>
            <wp:effectExtent l="0" t="0" r="2540" b="5080"/>
            <wp:docPr id="740191406" name="Picture 1" descr="A graph showing the number of usb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191406" name="Picture 1" descr="A graph showing the number of usbs&#10;&#10;Description automatically generated"/>
                    <pic:cNvPicPr/>
                  </pic:nvPicPr>
                  <pic:blipFill>
                    <a:blip r:embed="rId30"/>
                    <a:stretch>
                      <a:fillRect/>
                    </a:stretch>
                  </pic:blipFill>
                  <pic:spPr>
                    <a:xfrm>
                      <a:off x="0" y="0"/>
                      <a:ext cx="3706142" cy="2174191"/>
                    </a:xfrm>
                    <a:prstGeom prst="rect">
                      <a:avLst/>
                    </a:prstGeom>
                  </pic:spPr>
                </pic:pic>
              </a:graphicData>
            </a:graphic>
          </wp:inline>
        </w:drawing>
      </w:r>
    </w:p>
    <w:p w14:paraId="536FB817" w14:textId="144100CC" w:rsidR="00F87C9C" w:rsidRPr="00F87C9C" w:rsidRDefault="00F87C9C" w:rsidP="00F87C9C">
      <w:pPr>
        <w:rPr>
          <w:b/>
          <w:bCs/>
        </w:rPr>
      </w:pPr>
      <w:r w:rsidRPr="00F87C9C">
        <w:rPr>
          <w:b/>
          <w:bCs/>
        </w:rPr>
        <w:t xml:space="preserve">Figure </w:t>
      </w:r>
      <w:r w:rsidR="008027CB">
        <w:rPr>
          <w:b/>
          <w:bCs/>
        </w:rPr>
        <w:t>6</w:t>
      </w:r>
      <w:r w:rsidRPr="00F87C9C">
        <w:rPr>
          <w:b/>
          <w:bCs/>
        </w:rPr>
        <w:t>. Differing values for Lake Mead inflow as estimated by different methods.</w:t>
      </w:r>
    </w:p>
    <w:p w14:paraId="263E5FF7" w14:textId="296314D4" w:rsidR="00B25684" w:rsidRDefault="008027CB" w:rsidP="00B25684">
      <w:r>
        <w:t>This work u</w:t>
      </w:r>
      <w:r w:rsidR="00B25684">
        <w:t>se</w:t>
      </w:r>
      <w:r>
        <w:t>s</w:t>
      </w:r>
      <w:r w:rsidR="00B25684">
        <w:t xml:space="preserve"> gages closest to Lake Mead because these values gave the </w:t>
      </w:r>
      <w:r w:rsidR="00B25684">
        <w:rPr>
          <w:i/>
          <w:iCs/>
        </w:rPr>
        <w:t>largest</w:t>
      </w:r>
      <w:r w:rsidR="00B25684">
        <w:t xml:space="preserve"> annual inflows.</w:t>
      </w:r>
      <w:bookmarkEnd w:id="6"/>
    </w:p>
    <w:p w14:paraId="5D768C14" w14:textId="590F666B" w:rsidR="004B6AC0" w:rsidRDefault="004B6AC0" w:rsidP="004B6AC0">
      <w:pPr>
        <w:pStyle w:val="Heading2"/>
      </w:pPr>
      <w:bookmarkStart w:id="7" w:name="BeginOfYearStorage"/>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176F8290"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xml:space="preserve">; Table </w:t>
      </w:r>
      <w:r w:rsidR="0092365D">
        <w:t>2c</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429C5A22" w:rsidR="00BD704F" w:rsidRPr="00DD4CA9" w:rsidRDefault="00BD704F" w:rsidP="00BD704F">
      <w:pPr>
        <w:rPr>
          <w:b/>
          <w:bCs/>
        </w:rPr>
      </w:pPr>
      <w:r w:rsidRPr="00DD4CA9">
        <w:rPr>
          <w:b/>
          <w:bCs/>
        </w:rPr>
        <w:t>Table</w:t>
      </w:r>
      <w:r w:rsidR="00273A8D" w:rsidRPr="00DD4CA9">
        <w:rPr>
          <w:b/>
          <w:bCs/>
        </w:rPr>
        <w:t xml:space="preserve"> </w:t>
      </w:r>
      <w:r w:rsidR="0092365D">
        <w:rPr>
          <w:b/>
          <w:bCs/>
        </w:rPr>
        <w:t>2c</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00523362" w:rsidR="00273A8D" w:rsidRDefault="00273A8D" w:rsidP="00BD704F">
            <w:pPr>
              <w:pStyle w:val="ListParagraph"/>
              <w:ind w:left="0"/>
            </w:pPr>
            <w:r>
              <w:t xml:space="preserve">Protection volume entered in Row 20. This level is shown as elevation 1,020 feet in Figure </w:t>
            </w:r>
            <w:r w:rsidR="00DD4CA9">
              <w:t>1</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23BA0525"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DFB838"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32D4EB5B" w:rsidR="00273A8D" w:rsidRDefault="00273A8D" w:rsidP="00BD704F">
            <w:pPr>
              <w:pStyle w:val="ListParagraph"/>
              <w:ind w:left="0"/>
            </w:pPr>
            <w:r>
              <w:t xml:space="preserve">Water Conservation (ICS) account balance shown in Figure </w:t>
            </w:r>
            <w:r w:rsidR="00DD4CA9">
              <w:t>2</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286A0776" w:rsidR="00DD4CA9" w:rsidRDefault="00DD4CA9" w:rsidP="00BD704F">
            <w:pPr>
              <w:pStyle w:val="ListParagraph"/>
              <w:ind w:left="0"/>
            </w:pPr>
            <w:r>
              <w:t>Remaining water in the Public Pool shown in Figure 1.</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77777777" w:rsidR="008F6472" w:rsidRDefault="008F6472" w:rsidP="008F6472">
      <w:pPr>
        <w:pStyle w:val="ListParagraph"/>
        <w:numPr>
          <w:ilvl w:val="0"/>
          <w:numId w:val="57"/>
        </w:numPr>
      </w:pPr>
      <w:r>
        <w:t>F</w:t>
      </w:r>
      <w:r w:rsidR="00DD4CA9">
        <w:t>all below the Reclamation protect elevation (such as in 2022 in Figure 1), the states will need to negotiate the split</w:t>
      </w:r>
      <w:r>
        <w:t>. In this case, states</w:t>
      </w:r>
      <w:r w:rsidR="00DD4CA9">
        <w:t xml:space="preserve"> will receive less than their water conservation ac</w:t>
      </w:r>
      <w:r>
        <w:t>count balance.</w:t>
      </w:r>
    </w:p>
    <w:p w14:paraId="7D62EFFD" w14:textId="1958EE93" w:rsidR="00DD4CA9" w:rsidRDefault="008F6472" w:rsidP="008F6472">
      <w:pPr>
        <w:pStyle w:val="ListParagraph"/>
        <w:numPr>
          <w:ilvl w:val="0"/>
          <w:numId w:val="57"/>
        </w:numPr>
      </w:pPr>
      <w:r>
        <w:t xml:space="preserve">Are above the Reclamation protect elevation (such as in 2008 to 2021 and 2023), the additional water (Public pool in Figure 1)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i)</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account balance (Equation 1, evaporation terms in maf per year, balance and storage terms in maf).</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31"/>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if Lake Mead active storage is 7.2 maf and Lake Mead evaporation is 0.4 maf for the year, and:</w:t>
      </w:r>
    </w:p>
    <w:p w14:paraId="7338225B" w14:textId="3528A3AA" w:rsidR="005148AF" w:rsidRDefault="004B6AC0" w:rsidP="004B6AC0">
      <w:pPr>
        <w:pStyle w:val="ListParagraph"/>
        <w:numPr>
          <w:ilvl w:val="0"/>
          <w:numId w:val="58"/>
        </w:numPr>
      </w:pPr>
      <w:r>
        <w:t>California has an account balance of 0.72 maf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maf that year.</w:t>
      </w:r>
      <w:r>
        <w:t xml:space="preserve"> </w:t>
      </w:r>
    </w:p>
    <w:p w14:paraId="0482968F" w14:textId="2320723D" w:rsidR="009B1ADA" w:rsidRPr="004F618A" w:rsidRDefault="004B6AC0" w:rsidP="004F618A">
      <w:pPr>
        <w:pStyle w:val="ListParagraph"/>
        <w:numPr>
          <w:ilvl w:val="0"/>
          <w:numId w:val="58"/>
        </w:numPr>
      </w:pPr>
      <w:r>
        <w:t>The Reclamation protect elevation is 1,000 feet (4.5 maf</w:t>
      </w:r>
      <w:r w:rsidR="004F618A">
        <w:t>; 62.5%</w:t>
      </w:r>
      <w:r>
        <w:t>)</w:t>
      </w:r>
      <w:r w:rsidR="004F618A">
        <w:t>, the Reclamation is assigned 62.5% of the total evaporation or 0.25 maf that year.</w:t>
      </w:r>
    </w:p>
    <w:p w14:paraId="63C05500" w14:textId="2ECB64C7" w:rsidR="009B1ADA" w:rsidRDefault="009B1ADA" w:rsidP="00717C95"/>
    <w:p w14:paraId="44B19074" w14:textId="5BE172B5" w:rsidR="00717C95" w:rsidRDefault="00717C95" w:rsidP="004D05B7">
      <w:pPr>
        <w:pStyle w:val="Heading1"/>
      </w:pPr>
      <w:r>
        <w:lastRenderedPageBreak/>
        <w:t xml:space="preserve">Split </w:t>
      </w:r>
      <w:r w:rsidR="004F618A">
        <w:t xml:space="preserve">Lake Mead </w:t>
      </w:r>
      <w:r>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it’s share of the annual reservoir evaporation (Row 46).</w:t>
      </w:r>
      <w:r w:rsidR="00D85D8A">
        <w:t xml:space="preserve"> This volume will vary from year to year as Lake Mead storage and evaporation vary.</w:t>
      </w:r>
    </w:p>
    <w:p w14:paraId="617B518D" w14:textId="493557E8" w:rsidR="00373B75" w:rsidRPr="00D85D8A" w:rsidRDefault="00373B75" w:rsidP="00D85D8A">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xml:space="preserve">. This proposal allocated user reductions as a percentage of the total mandatory reduction (Table </w:t>
      </w:r>
      <w:r w:rsidR="0092365D">
        <w:t>4a</w:t>
      </w:r>
      <w:r w:rsidR="00D85D8A">
        <w:t xml:space="preserve">). </w:t>
      </w:r>
      <w:r>
        <w:t>Thus A user’s share of the reservoir inflow is their historical allocation minus the agreed-on shortage volume</w:t>
      </w:r>
      <w:r w:rsidR="00D85D8A">
        <w:t xml:space="preserve"> (Table 8)</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52F47540" w14:textId="528CA6C2" w:rsidR="00373B75" w:rsidRPr="00B76760" w:rsidRDefault="00373B75" w:rsidP="00373B75">
      <w:pPr>
        <w:rPr>
          <w:b/>
          <w:bCs/>
        </w:rPr>
      </w:pPr>
      <w:r w:rsidRPr="00B76760">
        <w:rPr>
          <w:b/>
          <w:bCs/>
        </w:rPr>
        <w:t xml:space="preserve">Table </w:t>
      </w:r>
      <w:r w:rsidR="0092365D">
        <w:rPr>
          <w:b/>
          <w:bCs/>
        </w:rPr>
        <w:t>4a</w:t>
      </w:r>
      <w:r w:rsidRPr="00B76760">
        <w:rPr>
          <w:b/>
          <w:bCs/>
        </w:rPr>
        <w:t xml:space="preserve">. </w:t>
      </w:r>
      <w:r>
        <w:rPr>
          <w:b/>
          <w:bCs/>
        </w:rPr>
        <w:t xml:space="preserve">Prior agreed </w:t>
      </w:r>
      <w:r w:rsidRPr="00B76760">
        <w:rPr>
          <w:b/>
          <w:bCs/>
        </w:rPr>
        <w:t>Lower Basin shortages and share</w:t>
      </w:r>
      <w:r>
        <w:rPr>
          <w:b/>
          <w:bCs/>
        </w:rPr>
        <w:t>s</w:t>
      </w:r>
      <w:r w:rsidRPr="00B76760">
        <w:rPr>
          <w:b/>
          <w:bCs/>
        </w:rPr>
        <w:t xml:space="preserve"> of shortages </w:t>
      </w:r>
      <w:r>
        <w:rPr>
          <w:b/>
          <w:bCs/>
        </w:rPr>
        <w:fldChar w:fldCharType="begin"/>
      </w:r>
      <w:r>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Pr>
          <w:b/>
          <w:bCs/>
        </w:rPr>
        <w:fldChar w:fldCharType="separate"/>
      </w:r>
      <w:r>
        <w:rPr>
          <w:b/>
          <w:bCs/>
          <w:noProof/>
        </w:rPr>
        <w:t>(Buschatzke et al., 2024)</w:t>
      </w:r>
      <w:r>
        <w:rPr>
          <w:b/>
          <w:bCs/>
        </w:rPr>
        <w:fldChar w:fldCharType="end"/>
      </w:r>
      <w:r>
        <w:rPr>
          <w:b/>
          <w:bCs/>
        </w:rPr>
        <w:t>.</w:t>
      </w:r>
    </w:p>
    <w:p w14:paraId="0742E8BA" w14:textId="4B72BC2F" w:rsidR="00373B75" w:rsidRDefault="00C32B26" w:rsidP="00373B75">
      <w:r w:rsidRPr="00C32B26">
        <w:rPr>
          <w:noProof/>
        </w:rPr>
        <w:drawing>
          <wp:inline distT="0" distB="0" distL="0" distR="0" wp14:anchorId="0BAA2C7F" wp14:editId="4DF7FAB9">
            <wp:extent cx="4055165" cy="2628925"/>
            <wp:effectExtent l="0" t="0" r="2540" b="0"/>
            <wp:docPr id="227010300" name="Picture 1" descr="A table with numbers and a number of percent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010300" name="Picture 1" descr="A table with numbers and a number of percentages&#10;&#10;Description automatically generated"/>
                    <pic:cNvPicPr/>
                  </pic:nvPicPr>
                  <pic:blipFill>
                    <a:blip r:embed="rId32"/>
                    <a:stretch>
                      <a:fillRect/>
                    </a:stretch>
                  </pic:blipFill>
                  <pic:spPr>
                    <a:xfrm>
                      <a:off x="0" y="0"/>
                      <a:ext cx="4066222" cy="2636093"/>
                    </a:xfrm>
                    <a:prstGeom prst="rect">
                      <a:avLst/>
                    </a:prstGeom>
                  </pic:spPr>
                </pic:pic>
              </a:graphicData>
            </a:graphic>
          </wp:inline>
        </w:drawing>
      </w:r>
    </w:p>
    <w:p w14:paraId="2FE6E79A" w14:textId="7E73F299" w:rsidR="00373B75" w:rsidRDefault="00373B75" w:rsidP="00373B75">
      <w:pPr>
        <w:rPr>
          <w:b/>
          <w:bCs/>
        </w:rPr>
      </w:pPr>
      <w:r w:rsidRPr="00B76760">
        <w:rPr>
          <w:b/>
          <w:bCs/>
        </w:rPr>
        <w:t xml:space="preserve">Table </w:t>
      </w:r>
      <w:r w:rsidR="00D85D8A">
        <w:rPr>
          <w:b/>
          <w:bCs/>
        </w:rPr>
        <w:t>8</w:t>
      </w:r>
      <w:r w:rsidRPr="00B76760">
        <w:rPr>
          <w:b/>
          <w:bCs/>
        </w:rPr>
        <w:t xml:space="preserve">. Share of </w:t>
      </w:r>
      <w:r>
        <w:rPr>
          <w:b/>
          <w:bCs/>
        </w:rPr>
        <w:t>Lake Mead inflow by volume and percentage.</w:t>
      </w:r>
    </w:p>
    <w:p w14:paraId="484FC4B4" w14:textId="585F4E7E" w:rsidR="00373B75" w:rsidRPr="00B76760" w:rsidRDefault="00C32B26" w:rsidP="00373B75">
      <w:pPr>
        <w:rPr>
          <w:b/>
          <w:bCs/>
        </w:rPr>
      </w:pPr>
      <w:r w:rsidRPr="00C32B26">
        <w:rPr>
          <w:noProof/>
        </w:rPr>
        <w:drawing>
          <wp:inline distT="0" distB="0" distL="0" distR="0" wp14:anchorId="5B531D00" wp14:editId="5CE2354D">
            <wp:extent cx="5943600" cy="1612900"/>
            <wp:effectExtent l="0" t="0" r="0" b="6350"/>
            <wp:docPr id="285940127" name="Picture 1" descr="A screenshot of a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40127" name="Picture 1" descr="A screenshot of a report&#10;&#10;Description automatically generated"/>
                    <pic:cNvPicPr/>
                  </pic:nvPicPr>
                  <pic:blipFill>
                    <a:blip r:embed="rId33"/>
                    <a:stretch>
                      <a:fillRect/>
                    </a:stretch>
                  </pic:blipFill>
                  <pic:spPr>
                    <a:xfrm>
                      <a:off x="0" y="0"/>
                      <a:ext cx="5943600" cy="1612900"/>
                    </a:xfrm>
                    <a:prstGeom prst="rect">
                      <a:avLst/>
                    </a:prstGeom>
                  </pic:spPr>
                </pic:pic>
              </a:graphicData>
            </a:graphic>
          </wp:inline>
        </w:drawing>
      </w:r>
    </w:p>
    <w:p w14:paraId="373A0B5A" w14:textId="0AF5370F" w:rsidR="00373B75" w:rsidRPr="00BE23AA" w:rsidRDefault="00373B75" w:rsidP="00373B75">
      <w:pPr>
        <w:rPr>
          <w:b/>
          <w:bCs/>
        </w:rPr>
      </w:pPr>
      <w:r>
        <w:rPr>
          <w:b/>
          <w:bCs/>
        </w:rPr>
        <w:t>Example c</w:t>
      </w:r>
      <w:r w:rsidRPr="00BE23AA">
        <w:rPr>
          <w:b/>
          <w:bCs/>
        </w:rPr>
        <w:t>alculations</w:t>
      </w:r>
      <w:r>
        <w:rPr>
          <w:b/>
          <w:bCs/>
        </w:rPr>
        <w:t xml:space="preserve"> of share of Lake Mead inflow by volume and percentage (Table </w:t>
      </w:r>
      <w:r w:rsidR="00C32B26">
        <w:rPr>
          <w:b/>
          <w:bCs/>
        </w:rPr>
        <w:t>8</w:t>
      </w:r>
      <w:r>
        <w:rPr>
          <w:b/>
          <w:bCs/>
        </w:rPr>
        <w:t>) are:</w:t>
      </w:r>
    </w:p>
    <w:p w14:paraId="48D24CFE" w14:textId="77777777" w:rsidR="00373B75" w:rsidRDefault="00373B75" w:rsidP="00373B75">
      <w:pPr>
        <w:pStyle w:val="ListParagraph"/>
        <w:numPr>
          <w:ilvl w:val="0"/>
          <w:numId w:val="59"/>
        </w:numPr>
      </w:pPr>
      <w:r>
        <w:lastRenderedPageBreak/>
        <w:t>Total Lake Mead inflow</w:t>
      </w:r>
      <w:r w:rsidRPr="0049054F">
        <w:t xml:space="preserve"> [</w:t>
      </w:r>
      <w:r>
        <w:t>B</w:t>
      </w:r>
      <w:r w:rsidRPr="0049054F">
        <w:t xml:space="preserve">] </w:t>
      </w:r>
      <w:r>
        <w:t>= 9.0 ─</w:t>
      </w:r>
      <w:r w:rsidRPr="0049054F">
        <w:t xml:space="preserve"> Total Shortage [</w:t>
      </w:r>
      <w:r>
        <w:t>A</w:t>
      </w:r>
      <w:r w:rsidRPr="0049054F">
        <w:t>].</w:t>
      </w:r>
    </w:p>
    <w:p w14:paraId="46E0892F" w14:textId="77777777" w:rsidR="00373B75" w:rsidRPr="0049054F" w:rsidRDefault="00373B75" w:rsidP="00373B75">
      <w:pPr>
        <w:pStyle w:val="ListParagraph"/>
        <w:numPr>
          <w:ilvl w:val="1"/>
          <w:numId w:val="59"/>
        </w:numPr>
      </w:pPr>
      <w:r>
        <w:t>For example, a total shortage of 0.4 maf yields a Lake Mead inflow of 9.0 ─ 0.4 = 8.6 maf per year.</w:t>
      </w:r>
    </w:p>
    <w:p w14:paraId="2EFBB2E8" w14:textId="77777777" w:rsidR="00373B75" w:rsidRDefault="00373B75" w:rsidP="00373B75">
      <w:pPr>
        <w:pStyle w:val="ListParagraph"/>
      </w:pPr>
    </w:p>
    <w:p w14:paraId="090B382A" w14:textId="77777777" w:rsidR="00373B75" w:rsidRDefault="00373B75" w:rsidP="00373B75">
      <w:pPr>
        <w:pStyle w:val="ListParagraph"/>
        <w:numPr>
          <w:ilvl w:val="0"/>
          <w:numId w:val="59"/>
        </w:numPr>
      </w:pPr>
      <w:r>
        <w:t xml:space="preserve">Share of Reservoir Inflow: </w:t>
      </w:r>
    </w:p>
    <w:p w14:paraId="0E765A7C" w14:textId="77777777" w:rsidR="00373B75" w:rsidRDefault="00373B75" w:rsidP="00373B75">
      <w:pPr>
        <w:pStyle w:val="ListParagraph"/>
        <w:numPr>
          <w:ilvl w:val="1"/>
          <w:numId w:val="60"/>
        </w:numPr>
      </w:pPr>
      <w:r>
        <w:t>Arizona [C] = 2.8 ─ Share of Shortage as Volume in Table A1.</w:t>
      </w:r>
    </w:p>
    <w:p w14:paraId="6D79F580" w14:textId="77777777" w:rsidR="00373B75" w:rsidRDefault="00373B75" w:rsidP="00373B75">
      <w:pPr>
        <w:pStyle w:val="ListParagraph"/>
        <w:numPr>
          <w:ilvl w:val="2"/>
          <w:numId w:val="60"/>
        </w:numPr>
      </w:pPr>
      <w:r>
        <w:t>For example, at 8.6 maf of reservoir inflow, Arizona’s share is 2.8 ─ 0.28 = 2.52 maf.</w:t>
      </w:r>
    </w:p>
    <w:p w14:paraId="7ACC2103" w14:textId="77777777" w:rsidR="00373B75" w:rsidRDefault="00373B75" w:rsidP="00373B75">
      <w:pPr>
        <w:pStyle w:val="ListParagraph"/>
        <w:numPr>
          <w:ilvl w:val="1"/>
          <w:numId w:val="60"/>
        </w:numPr>
      </w:pPr>
      <w:r w:rsidRPr="0017483B">
        <w:t xml:space="preserve">Nevada [D] = 0.3 ─ </w:t>
      </w:r>
      <w:r>
        <w:t xml:space="preserve"> Share of Shortage as Volume in Table A1.</w:t>
      </w:r>
    </w:p>
    <w:p w14:paraId="041B777D" w14:textId="77777777" w:rsidR="00373B75" w:rsidRDefault="00373B75" w:rsidP="00373B75">
      <w:pPr>
        <w:pStyle w:val="ListParagraph"/>
        <w:numPr>
          <w:ilvl w:val="2"/>
          <w:numId w:val="60"/>
        </w:numPr>
      </w:pPr>
      <w:r>
        <w:t>For example, at 8.0 maf of reservoir inflow, Nevada’s share is 0. 3 ─ 0.03 = 0.27 maf.</w:t>
      </w:r>
    </w:p>
    <w:p w14:paraId="2CC3B294" w14:textId="77777777" w:rsidR="00373B75" w:rsidRDefault="00373B75" w:rsidP="00373B75">
      <w:pPr>
        <w:pStyle w:val="ListParagraph"/>
        <w:numPr>
          <w:ilvl w:val="1"/>
          <w:numId w:val="60"/>
        </w:numPr>
      </w:pPr>
      <w:r w:rsidRPr="0017483B">
        <w:t>California [E] = 4.4 ─</w:t>
      </w:r>
      <w:r>
        <w:t xml:space="preserve"> Share of Shortage as Volume in Table A1.</w:t>
      </w:r>
    </w:p>
    <w:p w14:paraId="6AA6AC22" w14:textId="77777777" w:rsidR="00373B75" w:rsidRDefault="00373B75" w:rsidP="00373B75">
      <w:pPr>
        <w:pStyle w:val="ListParagraph"/>
        <w:numPr>
          <w:ilvl w:val="2"/>
          <w:numId w:val="60"/>
        </w:numPr>
      </w:pPr>
      <w:r>
        <w:t>For example, at 7.5 maf of reservoir inflow, California’s share is 4.4 ─ 0.44 = 3.96 maf.</w:t>
      </w:r>
    </w:p>
    <w:p w14:paraId="1726826D" w14:textId="77777777" w:rsidR="00373B75" w:rsidRDefault="00373B75" w:rsidP="00373B75">
      <w:pPr>
        <w:pStyle w:val="ListParagraph"/>
        <w:numPr>
          <w:ilvl w:val="1"/>
          <w:numId w:val="60"/>
        </w:numPr>
      </w:pPr>
      <w:r>
        <w:t xml:space="preserve">Mexico [F] = 1.5 </w:t>
      </w:r>
      <w:r w:rsidRPr="0017483B">
        <w:t>─</w:t>
      </w:r>
      <w:r>
        <w:t xml:space="preserve"> Share of Shortage as Volume in Table A1.</w:t>
      </w:r>
    </w:p>
    <w:p w14:paraId="3B663C8E" w14:textId="77777777" w:rsidR="00373B75" w:rsidRDefault="00373B75" w:rsidP="00373B75">
      <w:pPr>
        <w:pStyle w:val="ListParagraph"/>
        <w:numPr>
          <w:ilvl w:val="2"/>
          <w:numId w:val="60"/>
        </w:numPr>
      </w:pPr>
      <w:r>
        <w:t>For example, at 7.5 maf of reservoir inflow, Mexico’s share is 1.5 ─ 0.25 = 1.25 maf.</w:t>
      </w:r>
    </w:p>
    <w:p w14:paraId="5C2DECD3" w14:textId="77777777" w:rsidR="00373B75" w:rsidRDefault="00373B75" w:rsidP="00373B75">
      <w:pPr>
        <w:pStyle w:val="ListParagraph"/>
        <w:ind w:left="1440"/>
      </w:pPr>
    </w:p>
    <w:p w14:paraId="68E3414D" w14:textId="77777777" w:rsidR="00373B75" w:rsidRPr="006756E3" w:rsidRDefault="00373B75" w:rsidP="00373B75">
      <w:pPr>
        <w:pStyle w:val="ListParagraph"/>
        <w:numPr>
          <w:ilvl w:val="0"/>
          <w:numId w:val="59"/>
        </w:numPr>
      </w:pPr>
      <w:r>
        <w:t>Total Reservoir Inflow [G] = [C] + [D] + [E] + [F]</w:t>
      </w:r>
    </w:p>
    <w:p w14:paraId="714D2154" w14:textId="77777777" w:rsidR="00373B75" w:rsidRPr="00F84F65" w:rsidRDefault="00373B75" w:rsidP="00373B75">
      <w:pPr>
        <w:pStyle w:val="ListParagraph"/>
        <w:ind w:left="1440"/>
      </w:pPr>
    </w:p>
    <w:p w14:paraId="3704851C" w14:textId="77777777" w:rsidR="00373B75" w:rsidRDefault="00373B75" w:rsidP="00373B75">
      <w:pPr>
        <w:pStyle w:val="ListParagraph"/>
        <w:numPr>
          <w:ilvl w:val="0"/>
          <w:numId w:val="59"/>
        </w:numPr>
      </w:pPr>
      <w:r>
        <w:t>A user’s Percent of Reservoir Inflow is their share by volume divided by the total volume.</w:t>
      </w:r>
    </w:p>
    <w:p w14:paraId="437344BC" w14:textId="77777777" w:rsidR="00373B75" w:rsidRPr="00F84F65" w:rsidRDefault="00373B75" w:rsidP="00373B75">
      <w:pPr>
        <w:pStyle w:val="ListParagraph"/>
      </w:pPr>
    </w:p>
    <w:p w14:paraId="3820B7AA" w14:textId="77777777" w:rsidR="00373B75" w:rsidRDefault="00373B75" w:rsidP="00373B75">
      <w:pPr>
        <w:pStyle w:val="ListParagraph"/>
        <w:numPr>
          <w:ilvl w:val="1"/>
          <w:numId w:val="59"/>
        </w:numPr>
      </w:pPr>
      <w:r>
        <w:t>Arizona [H] = [C] / [G]</w:t>
      </w:r>
    </w:p>
    <w:p w14:paraId="5A32C6A7" w14:textId="77777777" w:rsidR="00373B75" w:rsidRDefault="00373B75" w:rsidP="00373B75">
      <w:pPr>
        <w:pStyle w:val="ListParagraph"/>
        <w:numPr>
          <w:ilvl w:val="1"/>
          <w:numId w:val="59"/>
        </w:numPr>
      </w:pPr>
      <w:r>
        <w:t>Nevada [I] = [D] / [G]</w:t>
      </w:r>
    </w:p>
    <w:p w14:paraId="68FBE2F6" w14:textId="77777777" w:rsidR="00373B75" w:rsidRDefault="00373B75" w:rsidP="00373B75">
      <w:pPr>
        <w:pStyle w:val="ListParagraph"/>
        <w:numPr>
          <w:ilvl w:val="1"/>
          <w:numId w:val="59"/>
        </w:numPr>
      </w:pPr>
      <w:r>
        <w:t>And so forth.</w:t>
      </w:r>
    </w:p>
    <w:p w14:paraId="223EDF98" w14:textId="77777777" w:rsidR="00373B75" w:rsidRDefault="00373B75" w:rsidP="00373B75">
      <w:pPr>
        <w:pStyle w:val="ListParagraph"/>
        <w:ind w:left="1440"/>
      </w:pPr>
    </w:p>
    <w:p w14:paraId="61149718" w14:textId="77777777" w:rsidR="00373B75" w:rsidRPr="00F84F65" w:rsidRDefault="00373B75" w:rsidP="00373B75">
      <w:pPr>
        <w:pStyle w:val="ListParagraph"/>
        <w:numPr>
          <w:ilvl w:val="0"/>
          <w:numId w:val="59"/>
        </w:numPr>
      </w:pPr>
      <w:r>
        <w:t>Total Percentage of Reservoir Inflow [L] = [H] + [I] + [J] + [K] = 100%.</w:t>
      </w:r>
    </w:p>
    <w:p w14:paraId="6DF55B7E" w14:textId="77777777" w:rsidR="00373B75" w:rsidRPr="00F84F65" w:rsidRDefault="00373B75" w:rsidP="00373B75">
      <w:pPr>
        <w:rPr>
          <w:b/>
          <w:bCs/>
        </w:rPr>
      </w:pPr>
      <w:r w:rsidRPr="00F84F65">
        <w:rPr>
          <w:b/>
          <w:bCs/>
        </w:rPr>
        <w:t>Observations</w:t>
      </w:r>
    </w:p>
    <w:p w14:paraId="78C3E090" w14:textId="77777777" w:rsidR="00373B75" w:rsidRDefault="00373B75" w:rsidP="00373B7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0D8AF4D1" w14:textId="77777777" w:rsidR="00373B75" w:rsidRPr="00F84F65" w:rsidRDefault="00373B75" w:rsidP="00373B75">
      <w:pPr>
        <w:pStyle w:val="ListParagraph"/>
        <w:numPr>
          <w:ilvl w:val="0"/>
          <w:numId w:val="61"/>
        </w:numPr>
      </w:pPr>
      <w:r>
        <w:t>Arizona’s percentage share of Lake Mead inflow decreases as the inflow decreases whereas California’s share of Lake Mead inflow increases.</w:t>
      </w:r>
    </w:p>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5E6E1C74"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875D61">
        <w:t>7</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37D12C6" w:rsidR="004C30DE" w:rsidRPr="002763F7" w:rsidRDefault="0077198F" w:rsidP="002763F7">
      <w:pPr>
        <w:rPr>
          <w:b/>
          <w:bCs/>
        </w:rPr>
      </w:pPr>
      <w:r>
        <w:rPr>
          <w:b/>
          <w:bCs/>
        </w:rPr>
        <w:t xml:space="preserve">Figure </w:t>
      </w:r>
      <w:r w:rsidR="000E5671">
        <w:rPr>
          <w:b/>
          <w:bCs/>
        </w:rPr>
        <w:t>7</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Starting storage is 1,061 feet (8.5 maf), the reservoir protect elevation is 1,005 feet (4.8 maf), and there is 9.5 maf inflow this year. Thus, there is</w:t>
      </w:r>
      <w:r w:rsidR="00875D61">
        <w:rPr>
          <w:b/>
          <w:bCs/>
        </w:rPr>
        <w:t xml:space="preserve"> 4.8 maf of water available. </w:t>
      </w:r>
      <w:r w:rsidR="00DB2F67">
        <w:rPr>
          <w:b/>
          <w:bCs/>
        </w:rPr>
        <w:t>No trades or withdraws have been entered.</w:t>
      </w:r>
      <w:r w:rsidR="00875D61">
        <w:rPr>
          <w:b/>
          <w:bCs/>
        </w:rPr>
        <w:t xml:space="preserve"> So the ending balance is also 4.8 maf.</w:t>
      </w:r>
    </w:p>
    <w:p w14:paraId="3A96E85D" w14:textId="3901991E" w:rsidR="002763F7" w:rsidRDefault="002763F7" w:rsidP="002763F7"/>
    <w:p w14:paraId="3EEF8F88" w14:textId="58F70665" w:rsidR="00E52B22" w:rsidRDefault="00DB2F67" w:rsidP="00023A42">
      <w:pPr>
        <w:pStyle w:val="Heading3"/>
      </w:pPr>
      <w:r>
        <w:t xml:space="preserve">(i)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s available water. Enter all amounts in maf. If multiple transactions – e.g, buy 0.5 maf from Lower Basin and 0.2 maf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00F83456" w:rsidR="00023A42" w:rsidRDefault="00023A42" w:rsidP="00023A42">
      <w:r>
        <w:t>Enter compensation – payments for buying, receipts for sales – in $ millions. Enter as a formula. Multipl</w:t>
      </w:r>
      <w:r w:rsidR="00D10F15">
        <w:t>y</w:t>
      </w:r>
      <w:r>
        <w:t xml:space="preserve"> the sale price in $/acre-foot by the buy or sell volume in maf. </w:t>
      </w:r>
      <w:r w:rsidR="00530AA0">
        <w:t>Table 7</w:t>
      </w:r>
      <w:r>
        <w:t xml:space="preserve"> shows </w:t>
      </w:r>
      <w:r w:rsidR="00EE0283">
        <w:t xml:space="preserve">compensation and water prices for </w:t>
      </w:r>
      <w:r w:rsidR="008D7BAE">
        <w:t>recent</w:t>
      </w:r>
      <w:r w:rsidR="00EE0283">
        <w:t xml:space="preserve">voluntary,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For example, a purchase of 0.5 maf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maf at $500 per acre-foot from one </w:t>
      </w:r>
      <w:r w:rsidR="00D10F15">
        <w:t>participant</w:t>
      </w:r>
      <w:r>
        <w:t xml:space="preserve"> and 0.2 maf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276DF862" w:rsidR="005B68F2" w:rsidRDefault="00EE0283" w:rsidP="00FE7620">
      <w:r w:rsidRPr="00A30C9C">
        <w:lastRenderedPageBreak/>
        <w:t xml:space="preserve">The </w:t>
      </w:r>
      <w:r>
        <w:t xml:space="preserve">Lake Mead water conservation </w:t>
      </w:r>
      <w:r w:rsidRPr="00A30C9C">
        <w:t>program has conserved more water than other voluntary</w:t>
      </w:r>
      <w:r>
        <w:t xml:space="preserve">, </w:t>
      </w:r>
      <w:r w:rsidRPr="00A30C9C">
        <w:t>compensated</w:t>
      </w:r>
      <w:r>
        <w:t>, or mandatory</w:t>
      </w:r>
      <w:r w:rsidRPr="00A30C9C">
        <w:t xml:space="preserve"> </w:t>
      </w:r>
    </w:p>
    <w:p w14:paraId="392D34FC" w14:textId="77777777" w:rsidR="007E5F99" w:rsidRPr="000C0D07" w:rsidRDefault="00530AA0" w:rsidP="007E5F99">
      <w:pPr>
        <w:ind w:left="360"/>
        <w:rPr>
          <w:b/>
          <w:bCs/>
        </w:rPr>
      </w:pPr>
      <w:r>
        <w:rPr>
          <w:b/>
          <w:bCs/>
        </w:rPr>
        <w:t>Table 7</w:t>
      </w:r>
      <w:r w:rsidR="00023A42">
        <w:rPr>
          <w:b/>
          <w:bCs/>
        </w:rPr>
        <w:t xml:space="preserve">. </w:t>
      </w:r>
      <w:r w:rsidR="007E5F99" w:rsidRPr="000C0D07">
        <w:rPr>
          <w:b/>
          <w:bCs/>
        </w:rPr>
        <w:t>Colorado River Basin water conservation programs and accomplishments.</w:t>
      </w:r>
    </w:p>
    <w:p w14:paraId="34C58409" w14:textId="2C0F8C40" w:rsidR="00FE7620" w:rsidRPr="002763F7" w:rsidRDefault="007E5F99" w:rsidP="00814F19">
      <w:pPr>
        <w:rPr>
          <w:b/>
          <w:bCs/>
        </w:rPr>
      </w:pPr>
      <w:r>
        <w:rPr>
          <w:b/>
          <w:bCs/>
        </w:rPr>
        <w:t xml:space="preserve"> </w:t>
      </w:r>
      <w:r w:rsidR="00023A42" w:rsidRPr="002763F7">
        <w:rPr>
          <w:b/>
          <w:bCs/>
        </w:rPr>
        <w:t xml:space="preserve"> </w:t>
      </w:r>
      <w:r>
        <w:rPr>
          <w:b/>
          <w:bCs/>
          <w:noProof/>
        </w:rPr>
        <w:drawing>
          <wp:inline distT="0" distB="0" distL="0" distR="0" wp14:anchorId="4C7C96D3" wp14:editId="703B65EA">
            <wp:extent cx="5370830" cy="1444625"/>
            <wp:effectExtent l="0" t="0" r="1270" b="3175"/>
            <wp:docPr id="21013586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70830" cy="1444625"/>
                    </a:xfrm>
                    <a:prstGeom prst="rect">
                      <a:avLst/>
                    </a:prstGeom>
                    <a:noFill/>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7BB8244A">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2EA41014" w:rsidR="00D61E65" w:rsidRDefault="00DB2F67" w:rsidP="00D61E65">
      <w:pPr>
        <w:pStyle w:val="Heading3"/>
      </w:pPr>
      <w:r>
        <w:t xml:space="preserve">(v) </w:t>
      </w:r>
      <w:r w:rsidR="00D61E65">
        <w:t>Enter Withdraw within Available Water</w:t>
      </w:r>
    </w:p>
    <w:p w14:paraId="2F590E53" w14:textId="689FE56C"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Lake Mead</w:t>
      </w:r>
      <w:r w:rsidR="002827C4">
        <w:t xml:space="preserve">. </w:t>
      </w:r>
      <w:bookmarkEnd w:id="11"/>
    </w:p>
    <w:p w14:paraId="0F35EA95" w14:textId="1BCBB558" w:rsidR="00D61E65" w:rsidRDefault="00D61E65" w:rsidP="00661F39">
      <w:r>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So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7"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8"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9"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0"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1"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2"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maf) rights in Upper and Lower Basins and 0.8 maf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maf)</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maf).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3"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maf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4026BC"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maf)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4853AEE1" w14:textId="6FB8BAA3" w:rsidR="00EA6D3B" w:rsidRPr="00EA6D3B" w:rsidRDefault="00FF5602" w:rsidP="00EA6D3B">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EA6D3B" w:rsidRPr="00EA6D3B">
        <w:t xml:space="preserve">Allhands, J. (2021). "It could take at least 500,000 acre-feet of water a year to keep Lake Mead from tanking." </w:t>
      </w:r>
      <w:r w:rsidR="00EA6D3B" w:rsidRPr="00EA6D3B">
        <w:rPr>
          <w:i/>
        </w:rPr>
        <w:t>Arizona Republic</w:t>
      </w:r>
      <w:r w:rsidR="00EA6D3B" w:rsidRPr="00EA6D3B">
        <w:t xml:space="preserve">, November 8, 2021. </w:t>
      </w:r>
      <w:hyperlink r:id="rId44" w:history="1">
        <w:r w:rsidR="00EA6D3B" w:rsidRPr="00EA6D3B">
          <w:rPr>
            <w:rStyle w:val="Hyperlink"/>
          </w:rPr>
          <w:t>https://www.azcentral.com/story/opinion/op-ed/joannaallhands/2021/11/08/lake-mead-could-get-extra-water-from-lower-basin-annually/6306601001/</w:t>
        </w:r>
      </w:hyperlink>
      <w:r w:rsidR="00EA6D3B" w:rsidRPr="00EA6D3B">
        <w:t>.</w:t>
      </w:r>
    </w:p>
    <w:p w14:paraId="62E756A2" w14:textId="4A7B511D" w:rsidR="00EA6D3B" w:rsidRPr="00EA6D3B" w:rsidRDefault="00EA6D3B" w:rsidP="00EA6D3B">
      <w:pPr>
        <w:pStyle w:val="EndNoteBibliography"/>
        <w:spacing w:after="0"/>
        <w:ind w:left="720" w:hanging="720"/>
      </w:pPr>
      <w:r w:rsidRPr="00EA6D3B">
        <w:t xml:space="preserve">Buschatzke, T., Hamby, J. B., and Entsminger, J. (2024). "Lower Basin Alternative for the Post-2026 Coordinated Operation of the Colorado River Basin." </w:t>
      </w:r>
      <w:hyperlink r:id="rId45" w:history="1">
        <w:r w:rsidRPr="00EA6D3B">
          <w:rPr>
            <w:rStyle w:val="Hyperlink"/>
          </w:rPr>
          <w:t>https://www.snwa.com/assets/pdf/lower-basin-alternative-letter-march2024.pdf</w:t>
        </w:r>
      </w:hyperlink>
      <w:r w:rsidRPr="00EA6D3B">
        <w:t xml:space="preserve"> [Accessed on: August 14, 2024].</w:t>
      </w:r>
    </w:p>
    <w:p w14:paraId="175EF426" w14:textId="28182412" w:rsidR="00EA6D3B" w:rsidRPr="00EA6D3B" w:rsidRDefault="00EA6D3B" w:rsidP="00EA6D3B">
      <w:pPr>
        <w:pStyle w:val="EndNoteBibliography"/>
        <w:spacing w:after="0"/>
        <w:ind w:left="720" w:hanging="720"/>
      </w:pPr>
      <w:r w:rsidRPr="00EA6D3B">
        <w:t xml:space="preserve">Castle, A., and Fleck, J. (2019). "The Risk of Curtailment under the Colorado River Compact." </w:t>
      </w:r>
      <w:r w:rsidRPr="00EA6D3B">
        <w:rPr>
          <w:i/>
        </w:rPr>
        <w:t>SSRN eLibrary</w:t>
      </w:r>
      <w:r w:rsidRPr="00EA6D3B">
        <w:t xml:space="preserve">. </w:t>
      </w:r>
      <w:hyperlink r:id="rId46" w:history="1">
        <w:r w:rsidRPr="00EA6D3B">
          <w:rPr>
            <w:rStyle w:val="Hyperlink"/>
          </w:rPr>
          <w:t>http://dx.doi.org/10.2139/ssrn.3483654</w:t>
        </w:r>
      </w:hyperlink>
      <w:r w:rsidRPr="00EA6D3B">
        <w:t>.</w:t>
      </w:r>
    </w:p>
    <w:p w14:paraId="1F7DC43F" w14:textId="60F77595" w:rsidR="00EA6D3B" w:rsidRPr="00EA6D3B" w:rsidRDefault="00EA6D3B" w:rsidP="00EA6D3B">
      <w:pPr>
        <w:pStyle w:val="EndNoteBibliography"/>
        <w:spacing w:after="0"/>
        <w:ind w:left="720" w:hanging="720"/>
      </w:pPr>
      <w:r w:rsidRPr="00EA6D3B">
        <w:t xml:space="preserve">Colorado River Compact. (1922). </w:t>
      </w:r>
      <w:hyperlink r:id="rId47" w:history="1">
        <w:r w:rsidRPr="00EA6D3B">
          <w:rPr>
            <w:rStyle w:val="Hyperlink"/>
          </w:rPr>
          <w:t>https://www.usbr.gov/lc/region/pao/pdfiles/crcompct.pdf</w:t>
        </w:r>
      </w:hyperlink>
      <w:r w:rsidRPr="00EA6D3B">
        <w:t xml:space="preserve"> [Accessed on: October 5, 2021].</w:t>
      </w:r>
    </w:p>
    <w:p w14:paraId="0FA52346" w14:textId="243CAA77" w:rsidR="00EA6D3B" w:rsidRPr="00EA6D3B" w:rsidRDefault="00EA6D3B" w:rsidP="00EA6D3B">
      <w:pPr>
        <w:pStyle w:val="EndNoteBibliography"/>
        <w:spacing w:after="0"/>
        <w:ind w:left="720" w:hanging="720"/>
      </w:pPr>
      <w:r w:rsidRPr="00EA6D3B">
        <w:t xml:space="preserve">IBWC. (2021). "Minutes between the United States and Mexican Sections of the IBWC." United States Section, </w:t>
      </w:r>
      <w:hyperlink r:id="rId48" w:history="1">
        <w:r w:rsidRPr="00EA6D3B">
          <w:rPr>
            <w:rStyle w:val="Hyperlink"/>
          </w:rPr>
          <w:t>https://www.ibwc.gov/Treaties_Minutes/Minutes.html</w:t>
        </w:r>
      </w:hyperlink>
      <w:r w:rsidRPr="00EA6D3B">
        <w:t xml:space="preserve"> [Accessed on: July 22, 2021].</w:t>
      </w:r>
    </w:p>
    <w:p w14:paraId="2CC85D3C" w14:textId="77777777" w:rsidR="00EA6D3B" w:rsidRPr="00EA6D3B" w:rsidRDefault="00EA6D3B" w:rsidP="00EA6D3B">
      <w:pPr>
        <w:pStyle w:val="EndNoteBibliography"/>
        <w:spacing w:after="0"/>
        <w:ind w:left="720" w:hanging="720"/>
      </w:pPr>
      <w:r w:rsidRPr="00EA6D3B">
        <w:t xml:space="preserve">Kuhn, E., and Fleck, J. (2019). </w:t>
      </w:r>
      <w:r w:rsidRPr="00EA6D3B">
        <w:rPr>
          <w:i/>
        </w:rPr>
        <w:t>Science Be Dammed: How Ignoring Inconvenient Science Drained the Colorado River</w:t>
      </w:r>
      <w:r w:rsidRPr="00EA6D3B">
        <w:t>, University of Arizona Press.</w:t>
      </w:r>
    </w:p>
    <w:p w14:paraId="659A26D0" w14:textId="46B205B1" w:rsidR="00EA6D3B" w:rsidRPr="00EA6D3B" w:rsidRDefault="00EA6D3B" w:rsidP="00EA6D3B">
      <w:pPr>
        <w:pStyle w:val="EndNoteBibliography"/>
        <w:spacing w:after="0"/>
        <w:ind w:left="720" w:hanging="720"/>
      </w:pPr>
      <w:r w:rsidRPr="00EA6D3B">
        <w:t xml:space="preserve">Moreo, M. T. (2015). "Evaporation data from Lake Mead and Lake Mohave, Nevada and Arizona, March 2010 through April 2015." U.S. Geological Survey Data Release. </w:t>
      </w:r>
      <w:hyperlink r:id="rId49" w:history="1">
        <w:r w:rsidRPr="00EA6D3B">
          <w:rPr>
            <w:rStyle w:val="Hyperlink"/>
          </w:rPr>
          <w:t>http://dx.doi.org/10.5066/F79C6VG3</w:t>
        </w:r>
      </w:hyperlink>
      <w:r w:rsidRPr="00EA6D3B">
        <w:t>.</w:t>
      </w:r>
    </w:p>
    <w:p w14:paraId="06F87D8F" w14:textId="1BE4615E" w:rsidR="00EA6D3B" w:rsidRPr="00EA6D3B" w:rsidRDefault="00EA6D3B" w:rsidP="00EA6D3B">
      <w:pPr>
        <w:pStyle w:val="EndNoteBibliography"/>
        <w:spacing w:after="0"/>
        <w:ind w:left="720" w:hanging="720"/>
      </w:pPr>
      <w:r w:rsidRPr="00EA6D3B">
        <w:t xml:space="preserve">Rosenberg, D. E. (2021). "Invest in Farm Water Conservation to Curtail Buy and Dry." </w:t>
      </w:r>
      <w:r w:rsidRPr="00EA6D3B">
        <w:rPr>
          <w:i/>
        </w:rPr>
        <w:t>Submitted to Journal of Water Resources Planning and Management</w:t>
      </w:r>
      <w:r w:rsidRPr="00EA6D3B">
        <w:t xml:space="preserve">, 3. </w:t>
      </w:r>
      <w:hyperlink r:id="rId50" w:history="1">
        <w:r w:rsidRPr="00EA6D3B">
          <w:rPr>
            <w:rStyle w:val="Hyperlink"/>
          </w:rPr>
          <w:t>https://digitalcommons.usu.edu/water_pubs/169/</w:t>
        </w:r>
      </w:hyperlink>
      <w:r w:rsidRPr="00EA6D3B">
        <w:t>.</w:t>
      </w:r>
    </w:p>
    <w:p w14:paraId="313CD165" w14:textId="5F3A1E70" w:rsidR="00EA6D3B" w:rsidRPr="00EA6D3B" w:rsidRDefault="00EA6D3B" w:rsidP="00EA6D3B">
      <w:pPr>
        <w:pStyle w:val="EndNoteBibliography"/>
        <w:spacing w:after="0"/>
        <w:ind w:left="720" w:hanging="720"/>
      </w:pPr>
      <w:r w:rsidRPr="00EA6D3B">
        <w:t xml:space="preserve">Rosenberg, D. E. (2022). "Adapt Lake Mead Releases to Inflow to Give Managers More Flexibility to Slow Reservoir Drawdown." </w:t>
      </w:r>
      <w:r w:rsidRPr="00EA6D3B">
        <w:rPr>
          <w:i/>
        </w:rPr>
        <w:t>Journal of Water Resources Planning and Management</w:t>
      </w:r>
      <w:r w:rsidRPr="00EA6D3B">
        <w:t xml:space="preserve">, 148(10), 02522006. </w:t>
      </w:r>
      <w:hyperlink r:id="rId51" w:history="1">
        <w:r w:rsidRPr="00EA6D3B">
          <w:rPr>
            <w:rStyle w:val="Hyperlink"/>
          </w:rPr>
          <w:t>https://doi.org/10.1061/(ASCE)WR.1943-5452.0001592</w:t>
        </w:r>
      </w:hyperlink>
      <w:r w:rsidRPr="00EA6D3B">
        <w:t>.</w:t>
      </w:r>
    </w:p>
    <w:p w14:paraId="15FDE368" w14:textId="4A943F01" w:rsidR="00EA6D3B" w:rsidRPr="00EA6D3B" w:rsidRDefault="00EA6D3B" w:rsidP="00EA6D3B">
      <w:pPr>
        <w:pStyle w:val="EndNoteBibliography"/>
        <w:spacing w:after="0"/>
        <w:ind w:left="720" w:hanging="720"/>
      </w:pPr>
      <w:r w:rsidRPr="00EA6D3B">
        <w:t xml:space="preserve">Schmidt, J. C., Kraft, M., Tuzlak, D., and Walker, A. (2016). "Fill Mead First: a technical assessment." Utah State University, Logan, Utah. </w:t>
      </w:r>
      <w:hyperlink r:id="rId52" w:history="1">
        <w:r w:rsidRPr="00EA6D3B">
          <w:rPr>
            <w:rStyle w:val="Hyperlink"/>
          </w:rPr>
          <w:t>https://qcnr.usu.edu/wats/colorado_river_studies/files/documents/Fill_Mead_First_Analysis.pdf</w:t>
        </w:r>
      </w:hyperlink>
      <w:r w:rsidRPr="00EA6D3B">
        <w:t>.</w:t>
      </w:r>
    </w:p>
    <w:p w14:paraId="3A17DA1E" w14:textId="7FD606DF" w:rsidR="00EA6D3B" w:rsidRPr="00EA6D3B" w:rsidRDefault="00EA6D3B" w:rsidP="00EA6D3B">
      <w:pPr>
        <w:pStyle w:val="EndNoteBibliography"/>
        <w:spacing w:after="0"/>
        <w:ind w:left="720" w:hanging="720"/>
      </w:pPr>
      <w:r w:rsidRPr="00EA6D3B">
        <w:t xml:space="preserve">Ten Tribes Partnership. (2018). "Colorado River Basin  Ten Tribes Partnership Tribal Water Study." U.S. Department of the Interior, Bureau of Reclamation, Ten Tribes Partnership. </w:t>
      </w:r>
      <w:hyperlink r:id="rId53" w:history="1">
        <w:r w:rsidRPr="00EA6D3B">
          <w:rPr>
            <w:rStyle w:val="Hyperlink"/>
          </w:rPr>
          <w:t>https://www.usbr.gov/lc/region/programs/crbstudy/tws/finalreport.html</w:t>
        </w:r>
      </w:hyperlink>
      <w:r w:rsidRPr="00EA6D3B">
        <w:t>.</w:t>
      </w:r>
    </w:p>
    <w:p w14:paraId="793E0452" w14:textId="20C81592" w:rsidR="00EA6D3B" w:rsidRPr="00EA6D3B" w:rsidRDefault="00EA6D3B" w:rsidP="00EA6D3B">
      <w:pPr>
        <w:pStyle w:val="EndNoteBibliography"/>
        <w:spacing w:after="0"/>
        <w:ind w:left="720" w:hanging="720"/>
      </w:pPr>
      <w:r w:rsidRPr="00EA6D3B">
        <w:t xml:space="preserve">UCRC. (2018). "Colorado River System Conservation Pilot Program in the Upper Colorado River Basin." </w:t>
      </w:r>
      <w:r w:rsidRPr="00EA6D3B">
        <w:rPr>
          <w:i/>
        </w:rPr>
        <w:t>Upper Colorado River Commission</w:t>
      </w:r>
      <w:r w:rsidRPr="00EA6D3B">
        <w:t xml:space="preserve">. </w:t>
      </w:r>
      <w:hyperlink r:id="rId54" w:history="1">
        <w:r w:rsidRPr="00EA6D3B">
          <w:rPr>
            <w:rStyle w:val="Hyperlink"/>
          </w:rPr>
          <w:t>http://www.ucrcommission.com/RepDoc/SCPPDocuments/2018__SCPP_FUBRD.pdf</w:t>
        </w:r>
      </w:hyperlink>
      <w:r w:rsidRPr="00EA6D3B">
        <w:t>.</w:t>
      </w:r>
    </w:p>
    <w:p w14:paraId="0E9EB290" w14:textId="43254BC7" w:rsidR="00EA6D3B" w:rsidRPr="00EA6D3B" w:rsidRDefault="00EA6D3B" w:rsidP="00EA6D3B">
      <w:pPr>
        <w:pStyle w:val="EndNoteBibliography"/>
        <w:spacing w:after="0"/>
        <w:ind w:left="720" w:hanging="720"/>
      </w:pPr>
      <w:r w:rsidRPr="00EA6D3B">
        <w:t xml:space="preserve">UCRC. (2024). "Colorado River System Conservation Pilot Program in the Upper Colorado River Basin." </w:t>
      </w:r>
      <w:r w:rsidRPr="00EA6D3B">
        <w:rPr>
          <w:i/>
        </w:rPr>
        <w:t>Upper Colorado River Commission</w:t>
      </w:r>
      <w:r w:rsidRPr="00EA6D3B">
        <w:t xml:space="preserve">. </w:t>
      </w:r>
      <w:hyperlink r:id="rId55" w:history="1">
        <w:r w:rsidRPr="00EA6D3B">
          <w:rPr>
            <w:rStyle w:val="Hyperlink"/>
          </w:rPr>
          <w:t>http://www.ucrcommission.com/wp-content/uploads/2024/06/2023_SCPP_Report_June2024.pdf</w:t>
        </w:r>
      </w:hyperlink>
      <w:r w:rsidRPr="00EA6D3B">
        <w:t>.</w:t>
      </w:r>
    </w:p>
    <w:p w14:paraId="48C801C4" w14:textId="228994A9" w:rsidR="00EA6D3B" w:rsidRPr="00EA6D3B" w:rsidRDefault="00EA6D3B" w:rsidP="00EA6D3B">
      <w:pPr>
        <w:pStyle w:val="EndNoteBibliography"/>
        <w:spacing w:after="0"/>
        <w:ind w:left="720" w:hanging="720"/>
      </w:pPr>
      <w:r w:rsidRPr="00EA6D3B">
        <w:t xml:space="preserve">USBR. (2012). "Colorado River Basin Water Supply and Demand Study." U.S. Department of Interior, Bureau of Reclamation, Washington, D.C., </w:t>
      </w:r>
      <w:hyperlink r:id="rId56" w:history="1">
        <w:r w:rsidRPr="00EA6D3B">
          <w:rPr>
            <w:rStyle w:val="Hyperlink"/>
          </w:rPr>
          <w:t>https://www.usbr.gov/lc/region/programs/crbstudy.html</w:t>
        </w:r>
      </w:hyperlink>
      <w:r w:rsidRPr="00EA6D3B">
        <w:t>.</w:t>
      </w:r>
    </w:p>
    <w:p w14:paraId="03F5AE2B" w14:textId="1D7140C1" w:rsidR="00EA6D3B" w:rsidRPr="00EA6D3B" w:rsidRDefault="00EA6D3B" w:rsidP="00EA6D3B">
      <w:pPr>
        <w:pStyle w:val="EndNoteBibliography"/>
        <w:spacing w:after="0"/>
        <w:ind w:left="720" w:hanging="720"/>
      </w:pPr>
      <w:r w:rsidRPr="00EA6D3B">
        <w:t xml:space="preserve">USBR. (2019). "Agreement Concerning Colorado River Drought Contingency Management and Operations." U.S. Bureau of Reclamation, Washington, DC. </w:t>
      </w:r>
      <w:hyperlink r:id="rId57" w:history="1">
        <w:r w:rsidRPr="00EA6D3B">
          <w:rPr>
            <w:rStyle w:val="Hyperlink"/>
          </w:rPr>
          <w:t>https://www.usbr.gov/ColoradoRiverBasin/dcp/index.html</w:t>
        </w:r>
      </w:hyperlink>
      <w:r w:rsidRPr="00EA6D3B">
        <w:t>.</w:t>
      </w:r>
    </w:p>
    <w:p w14:paraId="4E78690E" w14:textId="0B7D4AE9" w:rsidR="00EA6D3B" w:rsidRPr="00EA6D3B" w:rsidRDefault="00EA6D3B" w:rsidP="00EA6D3B">
      <w:pPr>
        <w:pStyle w:val="EndNoteBibliography"/>
        <w:spacing w:after="0"/>
        <w:ind w:left="720" w:hanging="720"/>
      </w:pPr>
      <w:r w:rsidRPr="00EA6D3B">
        <w:t xml:space="preserve">USBR. (2020). "Review of the Colorado River Interim Guidelines for Lower Basin Shortages and Coordinated Operations for Lake Powell and Lake Mead." U.S. Bureau of Reclamation, U.S. Department of Interior. </w:t>
      </w:r>
      <w:hyperlink r:id="rId58" w:history="1">
        <w:r w:rsidRPr="00EA6D3B">
          <w:rPr>
            <w:rStyle w:val="Hyperlink"/>
          </w:rPr>
          <w:t>https://www.usbr.gov/ColoradoRiverBasin/documents/7.D.Review_FinalReport_12-18-2020.pdf</w:t>
        </w:r>
      </w:hyperlink>
      <w:r w:rsidRPr="00EA6D3B">
        <w:t>.</w:t>
      </w:r>
    </w:p>
    <w:p w14:paraId="7B42C926" w14:textId="6F1EF302" w:rsidR="00EA6D3B" w:rsidRPr="00EA6D3B" w:rsidRDefault="00EA6D3B" w:rsidP="00EA6D3B">
      <w:pPr>
        <w:pStyle w:val="EndNoteBibliography"/>
        <w:spacing w:after="0"/>
        <w:ind w:left="720" w:hanging="720"/>
      </w:pPr>
      <w:r w:rsidRPr="00EA6D3B">
        <w:t xml:space="preserve">USBR. (2021a). "Boulder Canyon Operations Office - Program and Activities: Water Accounting Reports." U.S. Bureau of Reclamation. </w:t>
      </w:r>
      <w:hyperlink r:id="rId59" w:history="1">
        <w:r w:rsidRPr="00EA6D3B">
          <w:rPr>
            <w:rStyle w:val="Hyperlink"/>
          </w:rPr>
          <w:t>https://www.usbr.gov/lc/region/g4000/wtracct.html</w:t>
        </w:r>
      </w:hyperlink>
      <w:r w:rsidRPr="00EA6D3B">
        <w:t>.</w:t>
      </w:r>
    </w:p>
    <w:p w14:paraId="4078232C" w14:textId="183C64D8" w:rsidR="00EA6D3B" w:rsidRPr="00EA6D3B" w:rsidRDefault="00EA6D3B" w:rsidP="00EA6D3B">
      <w:pPr>
        <w:pStyle w:val="EndNoteBibliography"/>
        <w:spacing w:after="0"/>
        <w:ind w:left="720" w:hanging="720"/>
      </w:pPr>
      <w:r w:rsidRPr="00EA6D3B">
        <w:t xml:space="preserve">USBR. (2021b). "Lake Mead at Hoover Dam, End of Month Elevation." Lower Colorado River Operations, U.S. Buruea of Reclamation, </w:t>
      </w:r>
      <w:hyperlink r:id="rId60" w:history="1">
        <w:r w:rsidRPr="00EA6D3B">
          <w:rPr>
            <w:rStyle w:val="Hyperlink"/>
          </w:rPr>
          <w:t>https://www.usbr.gov/lc/region/g4000/hourly/mead-elv.html</w:t>
        </w:r>
      </w:hyperlink>
      <w:r w:rsidRPr="00EA6D3B">
        <w:t xml:space="preserve"> [Accessed on: October 5, 2021].</w:t>
      </w:r>
    </w:p>
    <w:p w14:paraId="1AF6C926" w14:textId="05EBEFA8" w:rsidR="00EA6D3B" w:rsidRPr="00EA6D3B" w:rsidRDefault="00EA6D3B" w:rsidP="00EA6D3B">
      <w:pPr>
        <w:pStyle w:val="EndNoteBibliography"/>
        <w:spacing w:after="0"/>
        <w:ind w:left="720" w:hanging="720"/>
      </w:pPr>
      <w:r w:rsidRPr="00EA6D3B">
        <w:t xml:space="preserve">USBR. (2021c). "Pilot System Conservation Program." U.S. Bureau of Reclamation, </w:t>
      </w:r>
      <w:hyperlink r:id="rId61" w:history="1">
        <w:r w:rsidRPr="00EA6D3B">
          <w:rPr>
            <w:rStyle w:val="Hyperlink"/>
          </w:rPr>
          <w:t>https://www.usbr.gov/lc/region/programs/PilotSysConsProg/pilotsystem.html</w:t>
        </w:r>
      </w:hyperlink>
      <w:r w:rsidRPr="00EA6D3B">
        <w:t xml:space="preserve"> [Accessed on: October 14, 2021].</w:t>
      </w:r>
    </w:p>
    <w:p w14:paraId="3538A069" w14:textId="7FDE79E9" w:rsidR="00EA6D3B" w:rsidRPr="00EA6D3B" w:rsidRDefault="00EA6D3B" w:rsidP="00EA6D3B">
      <w:pPr>
        <w:pStyle w:val="EndNoteBibliography"/>
        <w:spacing w:after="0"/>
        <w:ind w:left="720" w:hanging="720"/>
      </w:pPr>
      <w:r w:rsidRPr="00EA6D3B">
        <w:t xml:space="preserve">USBR. (2023a). "Integrated Technical Education Workgroup." Reclamation, </w:t>
      </w:r>
      <w:hyperlink r:id="rId62" w:history="1">
        <w:r w:rsidRPr="00EA6D3B">
          <w:rPr>
            <w:rStyle w:val="Hyperlink"/>
          </w:rPr>
          <w:t>https://www.usbr.gov/ColoradoRiverBasin/post2026/itew.html</w:t>
        </w:r>
      </w:hyperlink>
      <w:r w:rsidRPr="00EA6D3B">
        <w:t xml:space="preserve"> [Accessed on: September 18, 2023].</w:t>
      </w:r>
    </w:p>
    <w:p w14:paraId="3C682FDC" w14:textId="2277CDDF" w:rsidR="00EA6D3B" w:rsidRPr="00EA6D3B" w:rsidRDefault="00EA6D3B" w:rsidP="00EA6D3B">
      <w:pPr>
        <w:pStyle w:val="EndNoteBibliography"/>
        <w:spacing w:after="0"/>
        <w:ind w:left="720" w:hanging="720"/>
      </w:pPr>
      <w:r w:rsidRPr="00EA6D3B">
        <w:t xml:space="preserve">USBR. (2023b). "Post-2026 Colorado River Reservoir Operational Strategies for Lake Powell and Lake Mead: Summary of the Federal Register Notice Input Received." Reclamation, </w:t>
      </w:r>
      <w:hyperlink r:id="rId63" w:history="1">
        <w:r w:rsidRPr="00EA6D3B">
          <w:rPr>
            <w:rStyle w:val="Hyperlink"/>
          </w:rPr>
          <w:t>https://www.usbr.gov/ColoradoRiverBasin/Post2026Ops.html</w:t>
        </w:r>
      </w:hyperlink>
      <w:r w:rsidRPr="00EA6D3B">
        <w:t xml:space="preserve"> [Accessed on: September 20, 2022].</w:t>
      </w:r>
    </w:p>
    <w:p w14:paraId="30D0A476" w14:textId="252DA75B" w:rsidR="00EA6D3B" w:rsidRPr="00EA6D3B" w:rsidRDefault="00EA6D3B" w:rsidP="00EA6D3B">
      <w:pPr>
        <w:pStyle w:val="EndNoteBibliography"/>
        <w:spacing w:after="0"/>
        <w:ind w:left="720" w:hanging="720"/>
      </w:pPr>
      <w:r w:rsidRPr="00EA6D3B">
        <w:t xml:space="preserve">USGS. (2016). "Colorado River Basin map." U.S. Geological Survey. </w:t>
      </w:r>
      <w:hyperlink r:id="rId64" w:history="1">
        <w:r w:rsidRPr="00EA6D3B">
          <w:rPr>
            <w:rStyle w:val="Hyperlink"/>
          </w:rPr>
          <w:t>https://www.usgs.gov/media/images/colorado-river-basin-map</w:t>
        </w:r>
      </w:hyperlink>
      <w:r w:rsidRPr="00EA6D3B">
        <w:t>.</w:t>
      </w:r>
    </w:p>
    <w:p w14:paraId="5212D3EC" w14:textId="01C55903" w:rsidR="00EA6D3B" w:rsidRPr="00EA6D3B" w:rsidRDefault="00EA6D3B" w:rsidP="00EA6D3B">
      <w:pPr>
        <w:pStyle w:val="EndNoteBibliography"/>
        <w:spacing w:after="0"/>
        <w:ind w:left="720" w:hanging="720"/>
      </w:pPr>
      <w:r w:rsidRPr="00EA6D3B">
        <w:t xml:space="preserve">Wheeler, K. G., Schmidt, J. C., and Rosenberg, D. E. (2019). "Water Resource Modelling of the Colorado River – Present and Future Strategies." Center for Colorado River Studies, Utah State University, Logan, Utah. </w:t>
      </w:r>
      <w:hyperlink r:id="rId65" w:history="1">
        <w:r w:rsidRPr="00EA6D3B">
          <w:rPr>
            <w:rStyle w:val="Hyperlink"/>
          </w:rPr>
          <w:t>https://qcnr.usu.edu/coloradoriver/files/news/White-Paper-2.pdf</w:t>
        </w:r>
      </w:hyperlink>
      <w:r w:rsidRPr="00EA6D3B">
        <w:t>.</w:t>
      </w:r>
    </w:p>
    <w:p w14:paraId="144A0BF1" w14:textId="3F10A917" w:rsidR="00EA6D3B" w:rsidRPr="00EA6D3B" w:rsidRDefault="00EA6D3B" w:rsidP="00EA6D3B">
      <w:pPr>
        <w:pStyle w:val="EndNoteBibliography"/>
        <w:ind w:left="720" w:hanging="720"/>
      </w:pPr>
      <w:r w:rsidRPr="00EA6D3B">
        <w:t xml:space="preserve">Zagona, E. A., Fulp, T. J., Shane, R., Magee, T., and Goranflo, H. M. (2001). "Riverware: A Generalized Tool for Complex Reservoir System Modeling." </w:t>
      </w:r>
      <w:r w:rsidRPr="00EA6D3B">
        <w:rPr>
          <w:i/>
        </w:rPr>
        <w:t>JAWRA Journal of the American Water Resources Association</w:t>
      </w:r>
      <w:r w:rsidRPr="00EA6D3B">
        <w:t xml:space="preserve">, 37(4), 913-929. </w:t>
      </w:r>
      <w:hyperlink r:id="rId66" w:history="1">
        <w:r w:rsidRPr="00EA6D3B">
          <w:rPr>
            <w:rStyle w:val="Hyperlink"/>
          </w:rPr>
          <w:t>https://doi.org/10.1111/j.1752-1688.2001.tb05522.x</w:t>
        </w:r>
      </w:hyperlink>
      <w:r w:rsidRPr="00EA6D3B">
        <w:t>.</w:t>
      </w:r>
    </w:p>
    <w:p w14:paraId="1CB33AC9" w14:textId="695C482E" w:rsidR="0028676C" w:rsidRPr="0028676C" w:rsidRDefault="00FF5602" w:rsidP="00EA6D3B">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7"/>
      <w:footerReference w:type="default" r:id="rId6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24DD8D" w14:textId="77777777" w:rsidR="00C96919" w:rsidRDefault="00C96919" w:rsidP="00305979">
      <w:r>
        <w:separator/>
      </w:r>
    </w:p>
  </w:endnote>
  <w:endnote w:type="continuationSeparator" w:id="0">
    <w:p w14:paraId="42D5AD3D" w14:textId="77777777" w:rsidR="00C96919" w:rsidRDefault="00C96919"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97B2CA" w14:textId="77777777" w:rsidR="00C96919" w:rsidRDefault="00C96919" w:rsidP="00305979">
      <w:r>
        <w:separator/>
      </w:r>
    </w:p>
  </w:footnote>
  <w:footnote w:type="continuationSeparator" w:id="0">
    <w:p w14:paraId="778519E0" w14:textId="77777777" w:rsidR="00C96919" w:rsidRDefault="00C96919"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8"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0"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2"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9"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8122CCA"/>
    <w:multiLevelType w:val="hybridMultilevel"/>
    <w:tmpl w:val="7AB03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9"/>
  </w:num>
  <w:num w:numId="2" w16cid:durableId="666324048">
    <w:abstractNumId w:val="10"/>
  </w:num>
  <w:num w:numId="3" w16cid:durableId="1988436020">
    <w:abstractNumId w:val="53"/>
  </w:num>
  <w:num w:numId="4" w16cid:durableId="907768004">
    <w:abstractNumId w:val="32"/>
  </w:num>
  <w:num w:numId="5" w16cid:durableId="430854794">
    <w:abstractNumId w:val="25"/>
  </w:num>
  <w:num w:numId="6" w16cid:durableId="268708058">
    <w:abstractNumId w:val="8"/>
  </w:num>
  <w:num w:numId="7" w16cid:durableId="1818374129">
    <w:abstractNumId w:val="58"/>
  </w:num>
  <w:num w:numId="8" w16cid:durableId="1800225437">
    <w:abstractNumId w:val="12"/>
  </w:num>
  <w:num w:numId="9" w16cid:durableId="1451122951">
    <w:abstractNumId w:val="22"/>
  </w:num>
  <w:num w:numId="10" w16cid:durableId="98766551">
    <w:abstractNumId w:val="18"/>
  </w:num>
  <w:num w:numId="11" w16cid:durableId="1140614950">
    <w:abstractNumId w:val="45"/>
  </w:num>
  <w:num w:numId="12" w16cid:durableId="1138382290">
    <w:abstractNumId w:val="4"/>
  </w:num>
  <w:num w:numId="13" w16cid:durableId="490485643">
    <w:abstractNumId w:val="7"/>
  </w:num>
  <w:num w:numId="14" w16cid:durableId="1240288039">
    <w:abstractNumId w:val="40"/>
  </w:num>
  <w:num w:numId="15" w16cid:durableId="1183737863">
    <w:abstractNumId w:val="27"/>
  </w:num>
  <w:num w:numId="16" w16cid:durableId="695929054">
    <w:abstractNumId w:val="31"/>
  </w:num>
  <w:num w:numId="17" w16cid:durableId="215164903">
    <w:abstractNumId w:val="47"/>
  </w:num>
  <w:num w:numId="18" w16cid:durableId="1284917547">
    <w:abstractNumId w:val="24"/>
  </w:num>
  <w:num w:numId="19" w16cid:durableId="2014380315">
    <w:abstractNumId w:val="52"/>
  </w:num>
  <w:num w:numId="20" w16cid:durableId="1785491873">
    <w:abstractNumId w:val="59"/>
  </w:num>
  <w:num w:numId="21" w16cid:durableId="72624349">
    <w:abstractNumId w:val="36"/>
  </w:num>
  <w:num w:numId="22" w16cid:durableId="1541278595">
    <w:abstractNumId w:val="5"/>
  </w:num>
  <w:num w:numId="23" w16cid:durableId="572281228">
    <w:abstractNumId w:val="34"/>
  </w:num>
  <w:num w:numId="24" w16cid:durableId="1162507468">
    <w:abstractNumId w:val="37"/>
  </w:num>
  <w:num w:numId="25" w16cid:durableId="49354054">
    <w:abstractNumId w:val="35"/>
  </w:num>
  <w:num w:numId="26" w16cid:durableId="1394618162">
    <w:abstractNumId w:val="17"/>
  </w:num>
  <w:num w:numId="27" w16cid:durableId="1275404469">
    <w:abstractNumId w:val="14"/>
  </w:num>
  <w:num w:numId="28" w16cid:durableId="403527913">
    <w:abstractNumId w:val="6"/>
  </w:num>
  <w:num w:numId="29" w16cid:durableId="1678118878">
    <w:abstractNumId w:val="46"/>
  </w:num>
  <w:num w:numId="30" w16cid:durableId="1655259926">
    <w:abstractNumId w:val="51"/>
  </w:num>
  <w:num w:numId="31" w16cid:durableId="440221456">
    <w:abstractNumId w:val="19"/>
  </w:num>
  <w:num w:numId="32" w16cid:durableId="1591036978">
    <w:abstractNumId w:val="57"/>
  </w:num>
  <w:num w:numId="33" w16cid:durableId="80952326">
    <w:abstractNumId w:val="11"/>
  </w:num>
  <w:num w:numId="34" w16cid:durableId="1327246831">
    <w:abstractNumId w:val="21"/>
  </w:num>
  <w:num w:numId="35" w16cid:durableId="1874492368">
    <w:abstractNumId w:val="55"/>
  </w:num>
  <w:num w:numId="36" w16cid:durableId="1122304897">
    <w:abstractNumId w:val="26"/>
  </w:num>
  <w:num w:numId="37" w16cid:durableId="46729573">
    <w:abstractNumId w:val="50"/>
  </w:num>
  <w:num w:numId="38" w16cid:durableId="1606575303">
    <w:abstractNumId w:val="49"/>
  </w:num>
  <w:num w:numId="39" w16cid:durableId="1757480749">
    <w:abstractNumId w:val="56"/>
  </w:num>
  <w:num w:numId="40" w16cid:durableId="1372613918">
    <w:abstractNumId w:val="38"/>
  </w:num>
  <w:num w:numId="41" w16cid:durableId="1782992877">
    <w:abstractNumId w:val="9"/>
  </w:num>
  <w:num w:numId="42" w16cid:durableId="936904640">
    <w:abstractNumId w:val="3"/>
  </w:num>
  <w:num w:numId="43" w16cid:durableId="771710451">
    <w:abstractNumId w:val="1"/>
  </w:num>
  <w:num w:numId="44" w16cid:durableId="359357363">
    <w:abstractNumId w:val="43"/>
  </w:num>
  <w:num w:numId="45" w16cid:durableId="1952593545">
    <w:abstractNumId w:val="54"/>
  </w:num>
  <w:num w:numId="46" w16cid:durableId="2001493514">
    <w:abstractNumId w:val="15"/>
  </w:num>
  <w:num w:numId="47" w16cid:durableId="555051815">
    <w:abstractNumId w:val="41"/>
  </w:num>
  <w:num w:numId="48" w16cid:durableId="2103448875">
    <w:abstractNumId w:val="33"/>
  </w:num>
  <w:num w:numId="49" w16cid:durableId="1033581586">
    <w:abstractNumId w:val="44"/>
  </w:num>
  <w:num w:numId="50" w16cid:durableId="360134165">
    <w:abstractNumId w:val="62"/>
  </w:num>
  <w:num w:numId="51" w16cid:durableId="990212482">
    <w:abstractNumId w:val="28"/>
  </w:num>
  <w:num w:numId="52" w16cid:durableId="1690985707">
    <w:abstractNumId w:val="20"/>
  </w:num>
  <w:num w:numId="53" w16cid:durableId="1235119489">
    <w:abstractNumId w:val="23"/>
  </w:num>
  <w:num w:numId="54" w16cid:durableId="156384923">
    <w:abstractNumId w:val="39"/>
  </w:num>
  <w:num w:numId="55" w16cid:durableId="1634142177">
    <w:abstractNumId w:val="0"/>
  </w:num>
  <w:num w:numId="56" w16cid:durableId="701975763">
    <w:abstractNumId w:val="13"/>
  </w:num>
  <w:num w:numId="57" w16cid:durableId="269506288">
    <w:abstractNumId w:val="2"/>
  </w:num>
  <w:num w:numId="58" w16cid:durableId="1694646785">
    <w:abstractNumId w:val="48"/>
  </w:num>
  <w:num w:numId="59" w16cid:durableId="377709132">
    <w:abstractNumId w:val="30"/>
  </w:num>
  <w:num w:numId="60" w16cid:durableId="10647268">
    <w:abstractNumId w:val="16"/>
  </w:num>
  <w:num w:numId="61" w16cid:durableId="1663267235">
    <w:abstractNumId w:val="42"/>
  </w:num>
  <w:num w:numId="62" w16cid:durableId="1798137640">
    <w:abstractNumId w:val="60"/>
  </w:num>
  <w:num w:numId="63" w16cid:durableId="1319917892">
    <w:abstractNumId w:val="6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72&lt;/item&gt;&lt;item&gt;2780&lt;/item&gt;&lt;item&gt;2781&lt;/item&gt;&lt;item&gt;2808&lt;/item&gt;&lt;item&gt;2810&lt;/item&gt;&lt;item&gt;2822&lt;/item&gt;&lt;item&gt;2823&lt;/item&gt;&lt;item&gt;2824&lt;/item&gt;&lt;item&gt;2835&lt;/item&gt;&lt;item&gt;2903&lt;/item&gt;&lt;item&gt;2905&lt;/item&gt;&lt;item&gt;2951&lt;/item&gt;&lt;item&gt;3011&lt;/item&gt;&lt;item&gt;3012&lt;/item&gt;&lt;item&gt;3016&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160"/>
    <w:rsid w:val="00040931"/>
    <w:rsid w:val="0005062A"/>
    <w:rsid w:val="000530F3"/>
    <w:rsid w:val="00054E87"/>
    <w:rsid w:val="00063C02"/>
    <w:rsid w:val="000651DB"/>
    <w:rsid w:val="000675C7"/>
    <w:rsid w:val="00073F0E"/>
    <w:rsid w:val="00077D8C"/>
    <w:rsid w:val="00090F88"/>
    <w:rsid w:val="00094D91"/>
    <w:rsid w:val="000953C2"/>
    <w:rsid w:val="000A3DBA"/>
    <w:rsid w:val="000B02E4"/>
    <w:rsid w:val="000B1D40"/>
    <w:rsid w:val="000B2A1B"/>
    <w:rsid w:val="000B30FB"/>
    <w:rsid w:val="000B5937"/>
    <w:rsid w:val="000B6108"/>
    <w:rsid w:val="000B7F90"/>
    <w:rsid w:val="000C139D"/>
    <w:rsid w:val="000C4792"/>
    <w:rsid w:val="000C71DC"/>
    <w:rsid w:val="000D07DF"/>
    <w:rsid w:val="000D11AC"/>
    <w:rsid w:val="000D1D19"/>
    <w:rsid w:val="000D6638"/>
    <w:rsid w:val="000E4C4B"/>
    <w:rsid w:val="000E5671"/>
    <w:rsid w:val="000E6172"/>
    <w:rsid w:val="000F1990"/>
    <w:rsid w:val="000F34DF"/>
    <w:rsid w:val="001003A8"/>
    <w:rsid w:val="00100BA3"/>
    <w:rsid w:val="00104386"/>
    <w:rsid w:val="00107E26"/>
    <w:rsid w:val="00116EC5"/>
    <w:rsid w:val="00120879"/>
    <w:rsid w:val="00126061"/>
    <w:rsid w:val="00135212"/>
    <w:rsid w:val="001358C3"/>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C73"/>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6120"/>
    <w:rsid w:val="0022741A"/>
    <w:rsid w:val="002308CC"/>
    <w:rsid w:val="00233672"/>
    <w:rsid w:val="0023738C"/>
    <w:rsid w:val="00251344"/>
    <w:rsid w:val="00256B9D"/>
    <w:rsid w:val="00260433"/>
    <w:rsid w:val="00273A8D"/>
    <w:rsid w:val="00273BE0"/>
    <w:rsid w:val="00273BEA"/>
    <w:rsid w:val="002763F7"/>
    <w:rsid w:val="002827C4"/>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3F8B"/>
    <w:rsid w:val="00344135"/>
    <w:rsid w:val="00345646"/>
    <w:rsid w:val="003526A5"/>
    <w:rsid w:val="0035691F"/>
    <w:rsid w:val="00366209"/>
    <w:rsid w:val="00367604"/>
    <w:rsid w:val="003737E2"/>
    <w:rsid w:val="00373B75"/>
    <w:rsid w:val="003763E2"/>
    <w:rsid w:val="00377A28"/>
    <w:rsid w:val="00377DB3"/>
    <w:rsid w:val="003811F6"/>
    <w:rsid w:val="00383A06"/>
    <w:rsid w:val="00392AFA"/>
    <w:rsid w:val="00394AD1"/>
    <w:rsid w:val="003958C6"/>
    <w:rsid w:val="00396520"/>
    <w:rsid w:val="003A2180"/>
    <w:rsid w:val="003A788B"/>
    <w:rsid w:val="003B1977"/>
    <w:rsid w:val="003B41F1"/>
    <w:rsid w:val="003B765B"/>
    <w:rsid w:val="003C2562"/>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B6AC0"/>
    <w:rsid w:val="004C1113"/>
    <w:rsid w:val="004C2FC1"/>
    <w:rsid w:val="004C30DE"/>
    <w:rsid w:val="004D05B7"/>
    <w:rsid w:val="004D45F6"/>
    <w:rsid w:val="004D7C29"/>
    <w:rsid w:val="004D7CE7"/>
    <w:rsid w:val="004E2E80"/>
    <w:rsid w:val="004E302B"/>
    <w:rsid w:val="004E4F15"/>
    <w:rsid w:val="004E5770"/>
    <w:rsid w:val="004F21A5"/>
    <w:rsid w:val="004F36D3"/>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5F24"/>
    <w:rsid w:val="005B6288"/>
    <w:rsid w:val="005B68F2"/>
    <w:rsid w:val="005C040C"/>
    <w:rsid w:val="005C07F4"/>
    <w:rsid w:val="005C0C7C"/>
    <w:rsid w:val="005C14EB"/>
    <w:rsid w:val="005C2557"/>
    <w:rsid w:val="005D2666"/>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431B"/>
    <w:rsid w:val="00645BA9"/>
    <w:rsid w:val="0064692D"/>
    <w:rsid w:val="00646C9F"/>
    <w:rsid w:val="0065097B"/>
    <w:rsid w:val="006510E5"/>
    <w:rsid w:val="00651EC1"/>
    <w:rsid w:val="00652A59"/>
    <w:rsid w:val="006540CF"/>
    <w:rsid w:val="00654E1D"/>
    <w:rsid w:val="00661F39"/>
    <w:rsid w:val="00670362"/>
    <w:rsid w:val="00674E75"/>
    <w:rsid w:val="00681803"/>
    <w:rsid w:val="00686A2C"/>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C1CDE"/>
    <w:rsid w:val="008C253E"/>
    <w:rsid w:val="008C47AB"/>
    <w:rsid w:val="008D3849"/>
    <w:rsid w:val="008D3E55"/>
    <w:rsid w:val="008D6E40"/>
    <w:rsid w:val="008D7BAE"/>
    <w:rsid w:val="008E4416"/>
    <w:rsid w:val="008E6E23"/>
    <w:rsid w:val="008E7C1D"/>
    <w:rsid w:val="008E7DA9"/>
    <w:rsid w:val="008F2415"/>
    <w:rsid w:val="008F3530"/>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905AF"/>
    <w:rsid w:val="00993132"/>
    <w:rsid w:val="009A3101"/>
    <w:rsid w:val="009A448D"/>
    <w:rsid w:val="009A7E46"/>
    <w:rsid w:val="009B1ADA"/>
    <w:rsid w:val="009B29C2"/>
    <w:rsid w:val="009B4AFE"/>
    <w:rsid w:val="009B7E4D"/>
    <w:rsid w:val="009C1DD6"/>
    <w:rsid w:val="009C219D"/>
    <w:rsid w:val="009C3903"/>
    <w:rsid w:val="009D0BFB"/>
    <w:rsid w:val="009D1EAE"/>
    <w:rsid w:val="009D48A2"/>
    <w:rsid w:val="009D6ABE"/>
    <w:rsid w:val="009E013D"/>
    <w:rsid w:val="009E273A"/>
    <w:rsid w:val="009E275F"/>
    <w:rsid w:val="009E28BD"/>
    <w:rsid w:val="009E47A1"/>
    <w:rsid w:val="009E49A5"/>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0A68"/>
    <w:rsid w:val="00A44214"/>
    <w:rsid w:val="00A47AE4"/>
    <w:rsid w:val="00A51E10"/>
    <w:rsid w:val="00A52EAB"/>
    <w:rsid w:val="00A545E1"/>
    <w:rsid w:val="00A61062"/>
    <w:rsid w:val="00A62B1C"/>
    <w:rsid w:val="00A63F44"/>
    <w:rsid w:val="00A67EF7"/>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3968"/>
    <w:rsid w:val="00AD3D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61A"/>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D704F"/>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71C8"/>
    <w:rsid w:val="00CC11CA"/>
    <w:rsid w:val="00CC15C6"/>
    <w:rsid w:val="00CC279D"/>
    <w:rsid w:val="00CC2DEA"/>
    <w:rsid w:val="00CC3920"/>
    <w:rsid w:val="00CC6F54"/>
    <w:rsid w:val="00CD148E"/>
    <w:rsid w:val="00CE2AFB"/>
    <w:rsid w:val="00CF13BA"/>
    <w:rsid w:val="00D00714"/>
    <w:rsid w:val="00D06B3A"/>
    <w:rsid w:val="00D07673"/>
    <w:rsid w:val="00D10F15"/>
    <w:rsid w:val="00D11CF4"/>
    <w:rsid w:val="00D1599A"/>
    <w:rsid w:val="00D20A25"/>
    <w:rsid w:val="00D20AE7"/>
    <w:rsid w:val="00D21954"/>
    <w:rsid w:val="00D31512"/>
    <w:rsid w:val="00D4359F"/>
    <w:rsid w:val="00D45399"/>
    <w:rsid w:val="00D4618F"/>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F2DA7"/>
    <w:rsid w:val="00E0444B"/>
    <w:rsid w:val="00E0678E"/>
    <w:rsid w:val="00E114B8"/>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5E0"/>
    <w:rsid w:val="00EB6E2E"/>
    <w:rsid w:val="00EB7E37"/>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7E8A"/>
    <w:rsid w:val="00F27F1C"/>
    <w:rsid w:val="00F31A1A"/>
    <w:rsid w:val="00F33C6B"/>
    <w:rsid w:val="00F3725D"/>
    <w:rsid w:val="00F40D61"/>
    <w:rsid w:val="00F416F8"/>
    <w:rsid w:val="00F43858"/>
    <w:rsid w:val="00F43CD8"/>
    <w:rsid w:val="00F670FD"/>
    <w:rsid w:val="00F675EF"/>
    <w:rsid w:val="00F71043"/>
    <w:rsid w:val="00F74768"/>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9.png"/><Relationship Id="rId42" Type="http://schemas.openxmlformats.org/officeDocument/2006/relationships/hyperlink" Target="https://www.ibwc.gov/Treaties_Minutes/Minutes.html" TargetMode="External"/><Relationship Id="rId47" Type="http://schemas.openxmlformats.org/officeDocument/2006/relationships/hyperlink" Target="https://www.usbr.gov/lc/region/pao/pdfiles/crcompct.pdf" TargetMode="External"/><Relationship Id="rId63" Type="http://schemas.openxmlformats.org/officeDocument/2006/relationships/hyperlink" Target="https://www.usbr.gov/ColoradoRiverBasin/Post2026Ops.html" TargetMode="External"/><Relationship Id="rId68"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png"/><Relationship Id="rId24" Type="http://schemas.openxmlformats.org/officeDocument/2006/relationships/hyperlink" Target="https://waterdata.usgs.gov/monitoring-location/09415000/" TargetMode="External"/><Relationship Id="rId32" Type="http://schemas.openxmlformats.org/officeDocument/2006/relationships/image" Target="media/image17.png"/><Relationship Id="rId37" Type="http://schemas.openxmlformats.org/officeDocument/2006/relationships/hyperlink" Target="https://github.com/dzeke/ColoradoRiverCollaborate/tree/main/LakeMeadWaterBankDivideInflow" TargetMode="External"/><Relationship Id="rId40" Type="http://schemas.openxmlformats.org/officeDocument/2006/relationships/hyperlink" Target="https://www.usbr.gov/lc/region/g1000/lawofrvr.html" TargetMode="External"/><Relationship Id="rId45" Type="http://schemas.openxmlformats.org/officeDocument/2006/relationships/hyperlink" Target="https://www.snwa.com/assets/pdf/lower-basin-alternative-letter-march2024.pdf" TargetMode="External"/><Relationship Id="rId53" Type="http://schemas.openxmlformats.org/officeDocument/2006/relationships/hyperlink" Target="https://www.usbr.gov/lc/region/programs/crbstudy/tws/finalreport.html" TargetMode="External"/><Relationship Id="rId58" Type="http://schemas.openxmlformats.org/officeDocument/2006/relationships/hyperlink" Target="https://www.usbr.gov/ColoradoRiverBasin/documents/7.D.Review_FinalReport_12-18-2020.pdf" TargetMode="External"/><Relationship Id="rId66" Type="http://schemas.openxmlformats.org/officeDocument/2006/relationships/hyperlink" Target="https://doi.org/10.1111/j.1752-1688.2001.tb05522.x" TargetMode="External"/><Relationship Id="rId5" Type="http://schemas.openxmlformats.org/officeDocument/2006/relationships/webSettings" Target="webSettings.xml"/><Relationship Id="rId61" Type="http://schemas.openxmlformats.org/officeDocument/2006/relationships/hyperlink" Target="https://www.usbr.gov/lc/region/programs/PilotSysConsProg/pilotsystem.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www.usbr.gov/dcp/finaldocs.html" TargetMode="External"/><Relationship Id="rId48" Type="http://schemas.openxmlformats.org/officeDocument/2006/relationships/hyperlink" Target="https://www.ibwc.gov/Treaties_Minutes/Minutes.html" TargetMode="External"/><Relationship Id="rId56" Type="http://schemas.openxmlformats.org/officeDocument/2006/relationships/hyperlink" Target="https://www.usbr.gov/lc/region/programs/crbstudy.html" TargetMode="External"/><Relationship Id="rId64" Type="http://schemas.openxmlformats.org/officeDocument/2006/relationships/hyperlink" Target="https://www.usgs.gov/media/images/colorado-river-basin-map" TargetMode="External"/><Relationship Id="rId69" Type="http://schemas.openxmlformats.org/officeDocument/2006/relationships/fontTable" Target="fontTable.xml"/><Relationship Id="rId8" Type="http://schemas.openxmlformats.org/officeDocument/2006/relationships/hyperlink" Target="mailto:david.rosenberg@usu.edu" TargetMode="External"/><Relationship Id="rId51" Type="http://schemas.openxmlformats.org/officeDocument/2006/relationships/hyperlink" Target="https://doi.org/10.1061/(ASCE)WR.1943-5452.0001592"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hyperlink" Target="https://waterdata.usgs.gov/monitoring-location/09419800/" TargetMode="External"/><Relationship Id="rId33" Type="http://schemas.openxmlformats.org/officeDocument/2006/relationships/image" Target="media/image18.png"/><Relationship Id="rId38" Type="http://schemas.openxmlformats.org/officeDocument/2006/relationships/hyperlink" Target="https://github.com/dzeke/ColoradoRiverCollaborate/tree/main/LakeMeadWaterBankDivideInflow" TargetMode="External"/><Relationship Id="rId46" Type="http://schemas.openxmlformats.org/officeDocument/2006/relationships/hyperlink" Target="http://dx.doi.org/10.2139/ssrn.3483654" TargetMode="External"/><Relationship Id="rId59" Type="http://schemas.openxmlformats.org/officeDocument/2006/relationships/hyperlink" Target="https://www.usbr.gov/lc/region/g4000/wtracct.html" TargetMode="External"/><Relationship Id="rId67" Type="http://schemas.openxmlformats.org/officeDocument/2006/relationships/header" Target="header1.xml"/><Relationship Id="rId20" Type="http://schemas.openxmlformats.org/officeDocument/2006/relationships/image" Target="media/image8.png"/><Relationship Id="rId41" Type="http://schemas.openxmlformats.org/officeDocument/2006/relationships/hyperlink" Target="https://www.usbr.gov/lc/region/programs/strategies/RecordofDecision.pdf" TargetMode="External"/><Relationship Id="rId54" Type="http://schemas.openxmlformats.org/officeDocument/2006/relationships/hyperlink" Target="http://www.ucrcommission.com/RepDoc/SCPPDocuments/2018__SCPP_FUBRD.pdf" TargetMode="External"/><Relationship Id="rId62" Type="http://schemas.openxmlformats.org/officeDocument/2006/relationships/hyperlink" Target="https://www.usbr.gov/ColoradoRiverBasin/post2026/itew.html"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hyperlink" Target="https://waterdata.usgs.gov/monitoring-location/09404200/" TargetMode="External"/><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dx.doi.org/10.5066/F79C6VG3" TargetMode="External"/><Relationship Id="rId57" Type="http://schemas.openxmlformats.org/officeDocument/2006/relationships/hyperlink" Target="https://www.usbr.gov/ColoradoRiverBasin/dcp/index.html" TargetMode="Externa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hyperlink" Target="https://www.azcentral.com/story/opinion/op-ed/joannaallhands/2021/11/08/lake-mead-could-get-extra-water-from-lower-basin-annually/6306601001/" TargetMode="External"/><Relationship Id="rId52" Type="http://schemas.openxmlformats.org/officeDocument/2006/relationships/hyperlink" Target="https://qcnr.usu.edu/wats/colorado_river_studies/files/documents/Fill_Mead_First_Analysis.pdf" TargetMode="External"/><Relationship Id="rId60" Type="http://schemas.openxmlformats.org/officeDocument/2006/relationships/hyperlink" Target="https://www.usbr.gov/lc/region/g4000/hourly/mead-elv.html" TargetMode="External"/><Relationship Id="rId65" Type="http://schemas.openxmlformats.org/officeDocument/2006/relationships/hyperlink" Target="https://qcnr.usu.edu/coloradoriver/files/news/White-Paper-2.pdf"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www.usbr.gov/lc/images/maps/CRBSmap.jpg" TargetMode="External"/><Relationship Id="rId34" Type="http://schemas.openxmlformats.org/officeDocument/2006/relationships/image" Target="media/image19.png"/><Relationship Id="rId50" Type="http://schemas.openxmlformats.org/officeDocument/2006/relationships/hyperlink" Target="https://digitalcommons.usu.edu/water_pubs/169/" TargetMode="External"/><Relationship Id="rId55" Type="http://schemas.openxmlformats.org/officeDocument/2006/relationships/hyperlink" Target="http://www.ucrcommission.com/wp-content/uploads/2024/06/2023_SCPP_Report_June202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8</TotalTime>
  <Pages>30</Pages>
  <Words>10180</Words>
  <Characters>58029</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104</cp:revision>
  <dcterms:created xsi:type="dcterms:W3CDTF">2021-11-05T17:34:00Z</dcterms:created>
  <dcterms:modified xsi:type="dcterms:W3CDTF">2025-01-24T20:47:00Z</dcterms:modified>
</cp:coreProperties>
</file>